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6C2E7261"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 xml:space="preserve">More information about Baseline Tailor and supplemental documentation </w:t>
      </w:r>
      <w:r w:rsidR="004C4B03">
        <w:t>is available</w:t>
      </w:r>
      <w:r w:rsidR="00BD0A5C">
        <w:t xml:space="preserve"> at</w:t>
      </w:r>
      <w:r w:rsidR="00507392">
        <w:t xml:space="preserve"> </w:t>
      </w:r>
      <w:fldSimple w:instr=" DOCPROPERTY  &quot;Landing Page&quot;  \* MERGEFORMAT ">
        <w:r w:rsidR="00EF1787">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4409B160"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posted on </w:t>
      </w:r>
      <w:fldSimple w:instr=" DOCPROPERTY  CSRC  \* MERGEFORMAT ">
        <w:r w:rsidR="00C85CD6">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BC2041">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BC2041">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BC2041">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BC2041">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BC2041">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BC2041">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BC2041">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BC2041">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BC2041">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BC2041">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BC2041">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BC2041">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BC2041">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BC2041">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BC2041">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BC2041">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BC2041">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BC2041">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BC2041">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BC2041">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BC2041">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BC2041">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BC2041">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64CD8462" w14:textId="596F0306" w:rsidR="00BC2537" w:rsidRDefault="000A0837" w:rsidP="00BC2537">
      <w:r>
        <w:t xml:space="preserve">This guide </w:t>
      </w:r>
      <w:r w:rsidR="00A42405">
        <w:t>describes how to use Baseline Tailor, a</w:t>
      </w:r>
      <w:r w:rsidR="003B0273">
        <w:t xml:space="preserve"> freely available and</w:t>
      </w:r>
      <w:r w:rsidR="00A42405">
        <w:t xml:space="preserve"> </w:t>
      </w:r>
      <w:r w:rsidR="003B0273">
        <w:t xml:space="preserve">open source </w:t>
      </w:r>
      <w:r w:rsidR="00A42405">
        <w:t>software tool</w:t>
      </w:r>
      <w:r w:rsidR="00736C36">
        <w:t>,</w:t>
      </w:r>
      <w:r w:rsidR="00A42405">
        <w:t xml:space="preserve"> </w:t>
      </w:r>
      <w:r w:rsidR="00BC2537">
        <w:t>to aid in us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w:t>
      </w:r>
      <w:r w:rsidR="00BC2537">
        <w:t xml:space="preserve">Baseline Tailor </w:t>
      </w:r>
      <w:r w:rsidR="00CB18CC">
        <w:t xml:space="preserve">can </w:t>
      </w:r>
      <w:r w:rsidR="00522318">
        <w:t xml:space="preserve">help </w:t>
      </w:r>
      <w:r w:rsidR="00CB18CC">
        <w:t>users interested in:</w:t>
      </w:r>
    </w:p>
    <w:p w14:paraId="56663E36" w14:textId="2DBA22B6" w:rsidR="00CB18CC" w:rsidRDefault="00CB18CC" w:rsidP="00CB18CC">
      <w:pPr>
        <w:pStyle w:val="ListParagraph"/>
        <w:numPr>
          <w:ilvl w:val="0"/>
          <w:numId w:val="21"/>
        </w:numPr>
      </w:pPr>
      <w:r>
        <w:t>Developing a Cybersecurity Framework Profile.</w:t>
      </w:r>
    </w:p>
    <w:p w14:paraId="0963A063" w14:textId="6EE91992" w:rsidR="00CB18CC" w:rsidRDefault="00CB18CC" w:rsidP="00CB18CC">
      <w:pPr>
        <w:pStyle w:val="ListParagraph"/>
        <w:numPr>
          <w:ilvl w:val="0"/>
          <w:numId w:val="21"/>
        </w:numPr>
      </w:pPr>
      <w:r>
        <w:t xml:space="preserve">Tailoring security controls </w:t>
      </w:r>
      <w:r w:rsidR="00736C36">
        <w:t>in accordance with</w:t>
      </w:r>
      <w:r>
        <w:t xml:space="preserve"> NIST SP 800-53 guidelines.</w:t>
      </w:r>
    </w:p>
    <w:p w14:paraId="37885B4C" w14:textId="12A3536E" w:rsidR="00E94D9C" w:rsidRDefault="00CB18CC" w:rsidP="000414F0">
      <w:pPr>
        <w:pStyle w:val="ListParagraph"/>
        <w:numPr>
          <w:ilvl w:val="0"/>
          <w:numId w:val="21"/>
        </w:numPr>
      </w:pPr>
      <w:r>
        <w:t xml:space="preserve">Generating </w:t>
      </w:r>
      <w:r w:rsidR="00E60878">
        <w:t xml:space="preserve">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t>tailoring choices.</w:t>
      </w:r>
    </w:p>
    <w:p w14:paraId="6B9035FA" w14:textId="1FA10858" w:rsidR="004D3EC8" w:rsidRDefault="00CB18CC" w:rsidP="00CB18CC">
      <w:pPr>
        <w:pStyle w:val="ListParagraph"/>
        <w:numPr>
          <w:ilvl w:val="0"/>
          <w:numId w:val="21"/>
        </w:numPr>
      </w:pPr>
      <w:r>
        <w:t xml:space="preserve">Synthesizing </w:t>
      </w:r>
      <w:r w:rsidR="004D3EC8">
        <w:t xml:space="preserve">into a coherent whole the security guidance from </w:t>
      </w:r>
      <w:r>
        <w:t>NIST SP 800-53, the Cybersecurity Framework</w:t>
      </w:r>
      <w:r w:rsidR="004D3EC8">
        <w:t xml:space="preserve">, </w:t>
      </w:r>
      <w:r>
        <w:t>and related specifications</w:t>
      </w:r>
      <w:r w:rsidR="004D3EC8">
        <w:t>.</w:t>
      </w:r>
    </w:p>
    <w:p w14:paraId="1EEF872A" w14:textId="57329C60" w:rsidR="00E73980" w:rsidRDefault="00B57CE2" w:rsidP="00E73980">
      <w:r>
        <w:t xml:space="preserve">Potential users of </w:t>
      </w:r>
      <w:r w:rsidR="003B0273">
        <w:t xml:space="preserve">Baseline </w:t>
      </w:r>
      <w:r>
        <w:t xml:space="preserve">Tailor, </w:t>
      </w:r>
      <w:r w:rsidR="003B0273">
        <w:t xml:space="preserve">essentially the union of the </w:t>
      </w:r>
      <w:r w:rsidR="00411D61">
        <w:t xml:space="preserve">NIST SP 800-53 and Cybersecurity Framework </w:t>
      </w:r>
      <w:r w:rsidR="003B0273">
        <w:t>target audiences</w:t>
      </w:r>
      <w:r>
        <w:t>, include</w:t>
      </w:r>
      <w:r w:rsidR="003B0273">
        <w:t>:</w:t>
      </w:r>
    </w:p>
    <w:p w14:paraId="1A28A594" w14:textId="1FBE3B44" w:rsidR="00B57CE2" w:rsidRDefault="00B57CE2" w:rsidP="00B57CE2">
      <w:pPr>
        <w:pStyle w:val="ListParagraph"/>
        <w:numPr>
          <w:ilvl w:val="0"/>
          <w:numId w:val="22"/>
        </w:numPr>
      </w:pPr>
      <w:r>
        <w:t>P</w:t>
      </w:r>
      <w:r w:rsidR="00DC3145">
        <w:t>eople responsible</w:t>
      </w:r>
      <w:r>
        <w:t xml:space="preserve"> </w:t>
      </w:r>
      <w:r w:rsidR="00DC3145">
        <w:t>for</w:t>
      </w:r>
      <w:r>
        <w:t xml:space="preserve"> information system </w:t>
      </w:r>
      <w:r w:rsidR="00DC3145">
        <w:t>development.</w:t>
      </w:r>
    </w:p>
    <w:p w14:paraId="5FF46576" w14:textId="0F17CD31" w:rsidR="005C36F8" w:rsidRDefault="005C36F8" w:rsidP="005C36F8">
      <w:pPr>
        <w:pStyle w:val="ListParagraph"/>
        <w:numPr>
          <w:ilvl w:val="0"/>
          <w:numId w:val="22"/>
        </w:numPr>
      </w:pPr>
      <w:r>
        <w:t>Organizations wishing to</w:t>
      </w:r>
      <w:r w:rsidRPr="005C36F8">
        <w:t xml:space="preserve"> facilitate communication </w:t>
      </w:r>
      <w:r>
        <w:t>of cybersecurity information to</w:t>
      </w:r>
      <w:r w:rsidRPr="005C36F8">
        <w:t xml:space="preserve"> stakeholders</w:t>
      </w:r>
      <w:r>
        <w:t xml:space="preserve">, </w:t>
      </w:r>
      <w:r w:rsidR="00DF5C22">
        <w:t>including</w:t>
      </w:r>
      <w:bookmarkStart w:id="8" w:name="_GoBack"/>
      <w:bookmarkEnd w:id="8"/>
      <w:r>
        <w:t xml:space="preserve"> different levels of managemen</w:t>
      </w:r>
      <w:r w:rsidR="00411D61">
        <w:t>t</w:t>
      </w:r>
      <w:r w:rsidRPr="005C36F8">
        <w:t>.</w:t>
      </w:r>
    </w:p>
    <w:p w14:paraId="11B10B88" w14:textId="47D8F09D" w:rsidR="00DC3145" w:rsidRDefault="00DC3145" w:rsidP="00B57CE2">
      <w:pPr>
        <w:pStyle w:val="ListParagraph"/>
        <w:numPr>
          <w:ilvl w:val="0"/>
          <w:numId w:val="22"/>
        </w:numPr>
      </w:pPr>
      <w:r>
        <w:t xml:space="preserve">Developers of </w:t>
      </w:r>
      <w:r w:rsidR="005C36F8">
        <w:t>industry sector-specific cybersecurity guidance.</w:t>
      </w:r>
    </w:p>
    <w:p w14:paraId="2464EB1F" w14:textId="1E2EC8FB" w:rsidR="00B57CE2" w:rsidRDefault="00B57CE2" w:rsidP="00B57CE2">
      <w:pPr>
        <w:pStyle w:val="ListParagraph"/>
        <w:numPr>
          <w:ilvl w:val="0"/>
          <w:numId w:val="22"/>
        </w:numPr>
      </w:pPr>
      <w:r>
        <w:t xml:space="preserve">People responsible for </w:t>
      </w:r>
      <w:r w:rsidR="005C36F8">
        <w:t>cybersecurity</w:t>
      </w:r>
      <w:r>
        <w:t xml:space="preserve"> implementation and operation</w:t>
      </w:r>
      <w:r w:rsidR="00DC3145">
        <w:t xml:space="preserve">, such as </w:t>
      </w:r>
      <w:r>
        <w:t>business owners, owners</w:t>
      </w:r>
      <w:r w:rsidR="005C36F8">
        <w:t xml:space="preserve"> of computers or cyber-physical systems</w:t>
      </w:r>
      <w:r>
        <w:t xml:space="preserve">, </w:t>
      </w:r>
      <w:r w:rsidR="005C36F8">
        <w:t>managers of digital repositories</w:t>
      </w:r>
      <w:r>
        <w:t xml:space="preserve">, system administrators, </w:t>
      </w:r>
      <w:r w:rsidR="005C36F8">
        <w:t xml:space="preserve">and </w:t>
      </w:r>
      <w:r>
        <w:t>inform</w:t>
      </w:r>
      <w:r w:rsidR="005C36F8">
        <w:t>ation system security officers.</w:t>
      </w:r>
    </w:p>
    <w:p w14:paraId="4E2F23D3" w14:textId="3F928DAC" w:rsidR="003B0273" w:rsidRDefault="00B57CE2" w:rsidP="00B57CE2">
      <w:pPr>
        <w:pStyle w:val="ListParagraph"/>
        <w:numPr>
          <w:ilvl w:val="0"/>
          <w:numId w:val="22"/>
        </w:numPr>
      </w:pPr>
      <w:r>
        <w:t>Developers of cybersecurity-related software application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lastRenderedPageBreak/>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24F84C47" w:rsidR="004D7CD3" w:rsidRDefault="004D7CD3" w:rsidP="004D7CD3">
      <w:r>
        <w:t>Baseline Tailor is a single-page web application</w:t>
      </w:r>
      <w:r w:rsidR="00BA41D7">
        <w:t xml:space="preserve">.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xml:space="preserve">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D694E1F"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w:t>
      </w:r>
      <w:r w:rsidR="00BA41D7">
        <w:t>,</w:t>
      </w:r>
      <w:r w:rsidR="00795F70">
        <w:t xml:space="preserv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lastRenderedPageBreak/>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3EEEB3A1"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w:t>
      </w:r>
      <w:r w:rsidR="00D53A1F">
        <w:t>an example</w:t>
      </w:r>
      <w:r>
        <w:t xml:space="preserve"> demonstrating how Baseline Tailor makes it easier to use the Framework Core, NIST SP 800-53 database and NIST SP 800-82 overlay </w:t>
      </w:r>
      <w:r w:rsidR="007F3984">
        <w:t>together.</w:t>
      </w:r>
    </w:p>
    <w:p w14:paraId="3EE54702" w14:textId="0F3CC9FB" w:rsid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2A1D4C85" w14:textId="166065E1" w:rsidR="00F90CC6" w:rsidRPr="00212A92" w:rsidRDefault="00F90CC6" w:rsidP="00212A92">
      <w:pPr>
        <w:pStyle w:val="ListParagraph"/>
        <w:numPr>
          <w:ilvl w:val="0"/>
          <w:numId w:val="20"/>
        </w:numPr>
      </w:pPr>
      <w:r>
        <w:t xml:space="preserve">Section </w:t>
      </w:r>
      <w:r>
        <w:fldChar w:fldCharType="begin"/>
      </w:r>
      <w:r>
        <w:instrText xml:space="preserve"> REF _Ref447287929 \r \h </w:instrText>
      </w:r>
      <w:r>
        <w:fldChar w:fldCharType="separate"/>
      </w:r>
      <w:r>
        <w:t>6</w:t>
      </w:r>
      <w:r>
        <w:fldChar w:fldCharType="end"/>
      </w:r>
      <w:r>
        <w:t xml:space="preserve"> discusses some known issues and limitations, and </w:t>
      </w:r>
      <w:r w:rsidR="009411DB">
        <w:t xml:space="preserve">provides other concluding remarks. </w:t>
      </w:r>
    </w:p>
    <w:p w14:paraId="7CE1F5FC" w14:textId="77777777" w:rsidR="008C33D6" w:rsidRDefault="000A0837" w:rsidP="000A0837">
      <w:pPr>
        <w:pStyle w:val="Heading1"/>
      </w:pPr>
      <w:bookmarkStart w:id="9" w:name="_Ref445459637"/>
      <w:bookmarkStart w:id="10" w:name="_Toc447097800"/>
      <w:r>
        <w:t>Getting Started</w:t>
      </w:r>
      <w:bookmarkEnd w:id="9"/>
      <w:bookmarkEnd w:id="10"/>
    </w:p>
    <w:p w14:paraId="13FB17E7" w14:textId="27A589FC" w:rsidR="004F57D9" w:rsidRDefault="00BC2519" w:rsidP="0054108D">
      <w:r>
        <w:t xml:space="preserve">Baseline Tailor </w:t>
      </w:r>
      <w:r w:rsidR="00372F8B">
        <w:t>requires</w:t>
      </w:r>
      <w:r>
        <w:t xml:space="preserve"> an Internet browser with support for JavaScript and the Extensible Stylesheet Language Transformations (XSLT) 1.0 standard</w:t>
      </w:r>
      <w:r w:rsidR="00BA41D7">
        <w:t>.</w:t>
      </w:r>
      <w:r>
        <w:t xml:space="preserve">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B133EB0" w:rsidR="00C860A5" w:rsidRDefault="00C860A5" w:rsidP="00C860A5">
      <w:pPr>
        <w:pStyle w:val="ListParagraph"/>
        <w:numPr>
          <w:ilvl w:val="0"/>
          <w:numId w:val="13"/>
        </w:numPr>
      </w:pPr>
      <w:r>
        <w:t xml:space="preserve">The </w:t>
      </w:r>
      <w:r w:rsidRPr="008D2001">
        <w:rPr>
          <w:i/>
        </w:rPr>
        <w:t>Framework for Improving Critical Infrastructure Cybersecurity</w:t>
      </w:r>
      <w:r w:rsidR="00BA41D7">
        <w:rPr>
          <w:i/>
        </w:rPr>
        <w:t>.</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p>
    <w:p w14:paraId="0CA0D863" w14:textId="70A911E9"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BA41D7">
        <w:rPr>
          <w:i/>
        </w:rPr>
        <w:t>.</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C85CD6">
          <w:t>http://csrc.nist.gov</w:t>
        </w:r>
      </w:fldSimple>
      <w:r w:rsidR="00C5532A">
        <w:t>).</w:t>
      </w:r>
      <w:r w:rsidR="008D2001">
        <w:t xml:space="preserve"> </w:t>
      </w:r>
    </w:p>
    <w:p w14:paraId="746C9743" w14:textId="072F4F34" w:rsidR="00B218FE" w:rsidRDefault="007E6684" w:rsidP="0054108D">
      <w:r>
        <w:t xml:space="preserve">Users may run </w:t>
      </w:r>
      <w:r w:rsidR="00D21D04">
        <w:t xml:space="preserve">Baseline Tailor online at </w:t>
      </w:r>
      <w:fldSimple w:instr=" DOCPROPERTY  BT  \* MERGEFORMAT ">
        <w:r w:rsidR="00C85CD6">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507392">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lastRenderedPageBreak/>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fldSimple w:instr=" DOCPROPERTY  &quot;Source Code&quot;  \* MERGEFORMAT ">
        <w:r w:rsidR="00C85CD6">
          <w:t>https://github.com/usnistgov/sctools</w:t>
        </w:r>
      </w:fldSimple>
      <w:r>
        <w:t>.</w:t>
      </w:r>
    </w:p>
    <w:p w14:paraId="62EA6FC2" w14:textId="77777777" w:rsidR="008C33D6" w:rsidRDefault="008C33D6" w:rsidP="000A0837">
      <w:pPr>
        <w:pStyle w:val="Heading1"/>
      </w:pPr>
      <w:bookmarkStart w:id="11" w:name="_Ref427842523"/>
      <w:bookmarkStart w:id="12" w:name="_Toc447097801"/>
      <w:r>
        <w:t>User Interface</w:t>
      </w:r>
      <w:bookmarkEnd w:id="11"/>
      <w:bookmarkEnd w:id="1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3" w:name="_Ref443905127"/>
      <w:bookmarkStart w:id="14" w:name="_Toc447091825"/>
      <w:r w:rsidRPr="006E3A98">
        <w:t xml:space="preserve">Figure </w:t>
      </w:r>
      <w:r w:rsidR="00BC2041">
        <w:fldChar w:fldCharType="begin"/>
      </w:r>
      <w:r w:rsidR="00BC2041">
        <w:instrText xml:space="preserve"> SEQ Figure \* ARABIC </w:instrText>
      </w:r>
      <w:r w:rsidR="00BC2041">
        <w:fldChar w:fldCharType="separate"/>
      </w:r>
      <w:r w:rsidR="005E49D3" w:rsidRPr="006E3A98">
        <w:t>1</w:t>
      </w:r>
      <w:r w:rsidR="00BC2041">
        <w:fldChar w:fldCharType="end"/>
      </w:r>
      <w:bookmarkEnd w:id="13"/>
      <w:r w:rsidRPr="006E3A98">
        <w:t>. Preferences pushbutton above user interface tabs.</w:t>
      </w:r>
      <w:bookmarkEnd w:id="14"/>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5" w:name="_Ref443905425"/>
      <w:bookmarkStart w:id="16" w:name="_Toc447091826"/>
      <w:r>
        <w:t xml:space="preserve">Figure </w:t>
      </w:r>
      <w:r w:rsidR="00BC2041">
        <w:fldChar w:fldCharType="begin"/>
      </w:r>
      <w:r w:rsidR="00BC2041">
        <w:instrText xml:space="preserve"> SEQ Figure \* ARABIC </w:instrText>
      </w:r>
      <w:r w:rsidR="00BC2041">
        <w:fldChar w:fldCharType="separate"/>
      </w:r>
      <w:r w:rsidR="005E49D3">
        <w:rPr>
          <w:noProof/>
        </w:rPr>
        <w:t>2</w:t>
      </w:r>
      <w:r w:rsidR="00BC2041">
        <w:rPr>
          <w:noProof/>
        </w:rPr>
        <w:fldChar w:fldCharType="end"/>
      </w:r>
      <w:bookmarkEnd w:id="15"/>
      <w:r>
        <w:rPr>
          <w:noProof/>
        </w:rPr>
        <w:t>. Preferences dialog.</w:t>
      </w:r>
      <w:bookmarkEnd w:id="16"/>
    </w:p>
    <w:p w14:paraId="57FBFC48" w14:textId="6F9D93CB" w:rsidR="00293E00" w:rsidRDefault="00293E00" w:rsidP="00BC2E80">
      <w:r>
        <w:t xml:space="preserve">The following subsections describe the four Baseline Tailor user interface tabs in detail, using as an example the tailoring of security control IA-3 (Device Identification and Authentication) from the Identification and Authentication control family. IA-3 pertains to identifying and </w:t>
      </w:r>
      <w:r>
        <w:lastRenderedPageBreak/>
        <w:t>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7" w:name="_Ref444074399"/>
      <w:bookmarkStart w:id="18" w:name="_Toc447097802"/>
      <w:bookmarkStart w:id="19" w:name="_Ref428958089"/>
      <w:r w:rsidRPr="008C33D6">
        <w:t>Cybersecurity Framework Browser</w:t>
      </w:r>
      <w:bookmarkEnd w:id="17"/>
      <w:bookmarkEnd w:id="18"/>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2304E269" w14:textId="77777777" w:rsidR="008C3C7C" w:rsidRPr="003905B2" w:rsidRDefault="008C3C7C" w:rsidP="008C3C7C">
      <w:r>
        <w:t xml:space="preserve">Below the description of subcategory PR.AC-1 is an “Add to profile” pushbutton the user can click on to add PR.AC-1 to the current Framework Profile. If PR.AC-1 had already been added, the pushbutton would instead say “Remove from Profile,” and clicking would cause PR.AC-1 to be removed from the current Framework Profile. The current Framework Profile may also be modified using the widgets in the Framework Profile tab, discussed in </w:t>
      </w:r>
      <w:r>
        <w:fldChar w:fldCharType="begin"/>
      </w:r>
      <w:r>
        <w:instrText xml:space="preserve"> REF _Ref436741750 \r \h </w:instrText>
      </w:r>
      <w:r>
        <w:fldChar w:fldCharType="separate"/>
      </w:r>
      <w:r>
        <w:t>3.4</w:t>
      </w:r>
      <w:r>
        <w:fldChar w:fldCharType="end"/>
      </w:r>
      <w:r>
        <w:t>.</w:t>
      </w:r>
    </w:p>
    <w:p w14:paraId="3CE6B66B" w14:textId="77777777" w:rsidR="00330BB7" w:rsidRDefault="00330BB7" w:rsidP="00330BB7">
      <w:pPr>
        <w:keepNext/>
      </w:pPr>
      <w:r>
        <w:rPr>
          <w:noProof/>
        </w:rPr>
        <w:lastRenderedPageBreak/>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20" w:name="_Ref436732840"/>
      <w:bookmarkStart w:id="21" w:name="_Toc447091827"/>
      <w:r>
        <w:t xml:space="preserve">Figure </w:t>
      </w:r>
      <w:r w:rsidR="00BC2041">
        <w:fldChar w:fldCharType="begin"/>
      </w:r>
      <w:r w:rsidR="00BC2041">
        <w:instrText xml:space="preserve"> SEQ Figure \* ARABIC </w:instrText>
      </w:r>
      <w:r w:rsidR="00BC2041">
        <w:fldChar w:fldCharType="separate"/>
      </w:r>
      <w:r w:rsidR="005E49D3">
        <w:rPr>
          <w:noProof/>
        </w:rPr>
        <w:t>3</w:t>
      </w:r>
      <w:r w:rsidR="00BC2041">
        <w:rPr>
          <w:noProof/>
        </w:rPr>
        <w:fldChar w:fldCharType="end"/>
      </w:r>
      <w:bookmarkEnd w:id="20"/>
      <w:r>
        <w:t>. Cyber Framework Browser tab.</w:t>
      </w:r>
      <w:bookmarkEnd w:id="21"/>
    </w:p>
    <w:p w14:paraId="4779D7E8" w14:textId="456DA4BB"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E10870">
        <w:t>.</w:t>
      </w:r>
      <w:r w:rsidR="000B2C3F">
        <w:rPr>
          <w:rStyle w:val="FootnoteReference"/>
        </w:rPr>
        <w:footnoteReference w:id="1"/>
      </w:r>
      <w:r>
        <w:t xml:space="preserve"> </w:t>
      </w:r>
      <w:r w:rsidR="006F0DF4">
        <w:t>Clicking the pushbutton with the factory image produces a new Internet browser tab with the ICS overlay definition for AC-2</w:t>
      </w:r>
      <w:r w:rsidR="00E10870">
        <w:t>.</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E10870">
        <w:t>.</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2" w:name="_Ref436741328"/>
      <w:bookmarkStart w:id="23" w:name="_Toc447097803"/>
      <w:r w:rsidRPr="000A0837">
        <w:t>Security Control Editor</w:t>
      </w:r>
      <w:bookmarkEnd w:id="19"/>
      <w:bookmarkEnd w:id="22"/>
      <w:bookmarkEnd w:id="23"/>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4" w:name="_Ref427937499"/>
      <w:bookmarkStart w:id="25" w:name="_Toc447091828"/>
      <w:r w:rsidRPr="00C04B34">
        <w:t xml:space="preserve">Figure </w:t>
      </w:r>
      <w:r w:rsidR="00BC2041">
        <w:fldChar w:fldCharType="begin"/>
      </w:r>
      <w:r w:rsidR="00BC2041">
        <w:instrText xml:space="preserve"> SEQ Figure \* ARABIC </w:instrText>
      </w:r>
      <w:r w:rsidR="00BC2041">
        <w:fldChar w:fldCharType="separate"/>
      </w:r>
      <w:r w:rsidR="005E49D3">
        <w:rPr>
          <w:noProof/>
        </w:rPr>
        <w:t>4</w:t>
      </w:r>
      <w:r w:rsidR="00BC2041">
        <w:rPr>
          <w:noProof/>
        </w:rPr>
        <w:fldChar w:fldCharType="end"/>
      </w:r>
      <w:bookmarkEnd w:id="24"/>
      <w:r w:rsidRPr="00C04B34">
        <w:t>. Security control IA-3.</w:t>
      </w:r>
      <w:bookmarkEnd w:id="25"/>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6" w:name="_Ref428890083"/>
      <w:bookmarkStart w:id="27" w:name="_Toc447091829"/>
      <w:r>
        <w:t xml:space="preserve">Figure </w:t>
      </w:r>
      <w:r w:rsidR="00BC2041">
        <w:fldChar w:fldCharType="begin"/>
      </w:r>
      <w:r w:rsidR="00BC2041">
        <w:instrText xml:space="preserve"> SEQ Figure \* ARABIC </w:instrText>
      </w:r>
      <w:r w:rsidR="00BC2041">
        <w:fldChar w:fldCharType="separate"/>
      </w:r>
      <w:r w:rsidR="005E49D3">
        <w:rPr>
          <w:noProof/>
        </w:rPr>
        <w:t>5</w:t>
      </w:r>
      <w:r w:rsidR="00BC2041">
        <w:rPr>
          <w:noProof/>
        </w:rPr>
        <w:fldChar w:fldCharType="end"/>
      </w:r>
      <w:bookmarkEnd w:id="26"/>
      <w:r>
        <w:t xml:space="preserve">. </w:t>
      </w:r>
      <w:r w:rsidRPr="00852775">
        <w:t>Violation of baseline impact constraint.</w:t>
      </w:r>
      <w:bookmarkEnd w:id="27"/>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8" w:name="_Ref428953381"/>
      <w:bookmarkStart w:id="29" w:name="_Toc447091830"/>
      <w:r>
        <w:t xml:space="preserve">Figure </w:t>
      </w:r>
      <w:r w:rsidR="00BC2041">
        <w:fldChar w:fldCharType="begin"/>
      </w:r>
      <w:r w:rsidR="00BC2041">
        <w:instrText xml:space="preserve"> SEQ Figure \* ARABIC </w:instrText>
      </w:r>
      <w:r w:rsidR="00BC2041">
        <w:fldChar w:fldCharType="separate"/>
      </w:r>
      <w:r w:rsidR="005E49D3">
        <w:rPr>
          <w:noProof/>
        </w:rPr>
        <w:t>6</w:t>
      </w:r>
      <w:r w:rsidR="00BC2041">
        <w:rPr>
          <w:noProof/>
        </w:rPr>
        <w:fldChar w:fldCharType="end"/>
      </w:r>
      <w:bookmarkEnd w:id="28"/>
      <w:r>
        <w:t>. Violation of cross-reference constraint.</w:t>
      </w:r>
      <w:bookmarkEnd w:id="29"/>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30" w:name="_Ref428890189"/>
      <w:bookmarkStart w:id="31" w:name="_Toc447091831"/>
      <w:r>
        <w:lastRenderedPageBreak/>
        <w:t xml:space="preserve">Figure </w:t>
      </w:r>
      <w:r w:rsidR="00BC2041">
        <w:fldChar w:fldCharType="begin"/>
      </w:r>
      <w:r w:rsidR="00BC2041">
        <w:instrText xml:space="preserve"> SEQ Figure \* ARABIC </w:instrText>
      </w:r>
      <w:r w:rsidR="00BC2041">
        <w:fldChar w:fldCharType="separate"/>
      </w:r>
      <w:r w:rsidR="005E49D3">
        <w:rPr>
          <w:noProof/>
        </w:rPr>
        <w:t>7</w:t>
      </w:r>
      <w:r w:rsidR="00BC2041">
        <w:rPr>
          <w:noProof/>
        </w:rPr>
        <w:fldChar w:fldCharType="end"/>
      </w:r>
      <w:bookmarkEnd w:id="30"/>
      <w:r>
        <w:t>. Violation of baseline constraint.</w:t>
      </w:r>
      <w:bookmarkEnd w:id="31"/>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2" w:name="_Ref428953840"/>
      <w:bookmarkStart w:id="33" w:name="_Toc447091832"/>
      <w:r>
        <w:t xml:space="preserve">Figure </w:t>
      </w:r>
      <w:r w:rsidR="00BC2041">
        <w:fldChar w:fldCharType="begin"/>
      </w:r>
      <w:r w:rsidR="00BC2041">
        <w:instrText xml:space="preserve"> SEQ Figure \* ARABIC </w:instrText>
      </w:r>
      <w:r w:rsidR="00BC2041">
        <w:fldChar w:fldCharType="separate"/>
      </w:r>
      <w:r w:rsidR="005E49D3">
        <w:rPr>
          <w:noProof/>
        </w:rPr>
        <w:t>8</w:t>
      </w:r>
      <w:r w:rsidR="00BC2041">
        <w:rPr>
          <w:noProof/>
        </w:rPr>
        <w:fldChar w:fldCharType="end"/>
      </w:r>
      <w:bookmarkEnd w:id="32"/>
      <w:r>
        <w:t>. IA-3 tailored for an Industrial Control System.</w:t>
      </w:r>
      <w:bookmarkEnd w:id="33"/>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4" w:name="_Ref436664417"/>
      <w:bookmarkStart w:id="35" w:name="_Toc447091833"/>
      <w:r>
        <w:t xml:space="preserve">Figure </w:t>
      </w:r>
      <w:r w:rsidR="00BC2041">
        <w:fldChar w:fldCharType="begin"/>
      </w:r>
      <w:r w:rsidR="00BC2041">
        <w:instrText xml:space="preserve"> SEQ Figure \* ARABIC </w:instrText>
      </w:r>
      <w:r w:rsidR="00BC2041">
        <w:fldChar w:fldCharType="separate"/>
      </w:r>
      <w:r w:rsidR="005E49D3">
        <w:rPr>
          <w:noProof/>
        </w:rPr>
        <w:t>9</w:t>
      </w:r>
      <w:r w:rsidR="00BC2041">
        <w:rPr>
          <w:noProof/>
        </w:rPr>
        <w:fldChar w:fldCharType="end"/>
      </w:r>
      <w:bookmarkEnd w:id="34"/>
      <w:r>
        <w:t>. IA-3 text fields with ICS-specific guidance replacing stubs.</w:t>
      </w:r>
      <w:bookmarkEnd w:id="35"/>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6" w:name="_Ref431567721"/>
      <w:bookmarkStart w:id="37" w:name="_Toc447091834"/>
      <w:r>
        <w:t xml:space="preserve">Figure </w:t>
      </w:r>
      <w:r w:rsidR="00BC2041">
        <w:fldChar w:fldCharType="begin"/>
      </w:r>
      <w:r w:rsidR="00BC2041">
        <w:instrText xml:space="preserve"> SEQ Figure \* ARABIC </w:instrText>
      </w:r>
      <w:r w:rsidR="00BC2041">
        <w:fldChar w:fldCharType="separate"/>
      </w:r>
      <w:r w:rsidR="005E49D3">
        <w:rPr>
          <w:noProof/>
        </w:rPr>
        <w:t>10</w:t>
      </w:r>
      <w:r w:rsidR="00BC2041">
        <w:rPr>
          <w:noProof/>
        </w:rPr>
        <w:fldChar w:fldCharType="end"/>
      </w:r>
      <w:bookmarkEnd w:id="36"/>
      <w:r>
        <w:t>. XML generated by the Security Control Editor copy-pasted into a third party XML authoring software application.</w:t>
      </w:r>
      <w:bookmarkEnd w:id="37"/>
    </w:p>
    <w:p w14:paraId="0EBBE494" w14:textId="77777777" w:rsidR="00934067" w:rsidRDefault="00934067" w:rsidP="00934067">
      <w:bookmarkStart w:id="38" w:name="_Ref444011456"/>
      <w:bookmarkStart w:id="39" w:name="_Toc447097804"/>
      <w:r>
        <w:lastRenderedPageBreak/>
        <w:t xml:space="preserve">Now suppose the user is authoring a tailored baseline or overlay in a third-party XML application. At this point, the user would typically copy-paste the “XML representation” text into an XML authoring application. </w:t>
      </w:r>
      <w:r>
        <w:fldChar w:fldCharType="begin"/>
      </w:r>
      <w:r>
        <w:instrText xml:space="preserve"> REF _Ref431567721 \h </w:instrText>
      </w:r>
      <w:r>
        <w:fldChar w:fldCharType="separate"/>
      </w:r>
      <w:r>
        <w:t xml:space="preserve">Figure </w:t>
      </w:r>
      <w:r>
        <w:rPr>
          <w:noProof/>
        </w:rPr>
        <w:t>10</w:t>
      </w:r>
      <w:r>
        <w:fldChar w:fldCharType="end"/>
      </w:r>
      <w:r>
        <w:t xml:space="preserve"> shows how the copy-pasted result might look. The Baseline Tailor distribution includes XML schemas (discussed in Section </w:t>
      </w:r>
      <w:r>
        <w:fldChar w:fldCharType="begin"/>
      </w:r>
      <w:r>
        <w:instrText xml:space="preserve"> REF _Ref436666397 \r \h </w:instrText>
      </w:r>
      <w:r>
        <w:fldChar w:fldCharType="separate"/>
      </w:r>
      <w:r>
        <w:t>4</w:t>
      </w:r>
      <w:r>
        <w:fldChar w:fldCharType="end"/>
      </w:r>
      <w:r>
        <w:t>) for use with third-party XML authoring tools.</w:t>
      </w:r>
    </w:p>
    <w:p w14:paraId="63BA550B" w14:textId="77777777" w:rsidR="00790E6E" w:rsidRPr="00934067" w:rsidRDefault="00790E6E" w:rsidP="00934067">
      <w:pPr>
        <w:pStyle w:val="Heading2"/>
      </w:pPr>
      <w:r w:rsidRPr="00934067">
        <w:t>Cross References</w:t>
      </w:r>
      <w:bookmarkEnd w:id="38"/>
      <w:bookmarkEnd w:id="39"/>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40" w:name="_Ref437606196"/>
      <w:bookmarkStart w:id="41" w:name="_Toc447091835"/>
      <w:r>
        <w:t xml:space="preserve">Figure </w:t>
      </w:r>
      <w:r w:rsidR="00BC2041">
        <w:fldChar w:fldCharType="begin"/>
      </w:r>
      <w:r w:rsidR="00BC2041">
        <w:instrText xml:space="preserve"> SEQ Figure \* ARABIC </w:instrText>
      </w:r>
      <w:r w:rsidR="00BC2041">
        <w:fldChar w:fldCharType="separate"/>
      </w:r>
      <w:r w:rsidR="005E49D3">
        <w:rPr>
          <w:noProof/>
        </w:rPr>
        <w:t>11</w:t>
      </w:r>
      <w:r w:rsidR="00BC2041">
        <w:rPr>
          <w:noProof/>
        </w:rPr>
        <w:fldChar w:fldCharType="end"/>
      </w:r>
      <w:bookmarkEnd w:id="40"/>
      <w:r>
        <w:t>. Subcategory referencing IA-3.</w:t>
      </w:r>
      <w:bookmarkEnd w:id="41"/>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2" w:name="_Ref437606767"/>
      <w:bookmarkStart w:id="43" w:name="_Toc447091836"/>
      <w:r>
        <w:t xml:space="preserve">Figure </w:t>
      </w:r>
      <w:r w:rsidR="00BC2041">
        <w:fldChar w:fldCharType="begin"/>
      </w:r>
      <w:r w:rsidR="00BC2041">
        <w:instrText xml:space="preserve"> SEQ Figure \* ARABIC </w:instrText>
      </w:r>
      <w:r w:rsidR="00BC2041">
        <w:fldChar w:fldCharType="separate"/>
      </w:r>
      <w:r w:rsidR="005E49D3">
        <w:rPr>
          <w:noProof/>
        </w:rPr>
        <w:t>12</w:t>
      </w:r>
      <w:r w:rsidR="00BC2041">
        <w:rPr>
          <w:noProof/>
        </w:rPr>
        <w:fldChar w:fldCharType="end"/>
      </w:r>
      <w:bookmarkEnd w:id="42"/>
      <w:r>
        <w:t xml:space="preserve">. Subcategories referencing </w:t>
      </w:r>
      <w:r w:rsidR="009F2710">
        <w:t>AC-2</w:t>
      </w:r>
      <w:r>
        <w:t>.</w:t>
      </w:r>
      <w:bookmarkEnd w:id="43"/>
    </w:p>
    <w:p w14:paraId="67575028" w14:textId="1D9E9781" w:rsidR="00C06D09" w:rsidRDefault="00C06D09" w:rsidP="00B14FE8">
      <w:pPr>
        <w:pStyle w:val="Heading2"/>
      </w:pPr>
      <w:bookmarkStart w:id="44" w:name="_Ref436741750"/>
      <w:bookmarkStart w:id="45" w:name="_Toc447097805"/>
      <w:bookmarkStart w:id="46" w:name="_Ref431562777"/>
      <w:r>
        <w:lastRenderedPageBreak/>
        <w:t>Framework Profile</w:t>
      </w:r>
      <w:bookmarkEnd w:id="44"/>
      <w:bookmarkEnd w:id="45"/>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7" w:name="_Ref437527061"/>
      <w:bookmarkStart w:id="48" w:name="_Toc447091837"/>
      <w:r>
        <w:t xml:space="preserve">Figure </w:t>
      </w:r>
      <w:r w:rsidR="00BC2041">
        <w:fldChar w:fldCharType="begin"/>
      </w:r>
      <w:r w:rsidR="00BC2041">
        <w:instrText xml:space="preserve"> SEQ Figure \* ARABIC </w:instrText>
      </w:r>
      <w:r w:rsidR="00BC2041">
        <w:fldChar w:fldCharType="separate"/>
      </w:r>
      <w:r w:rsidR="005E49D3">
        <w:rPr>
          <w:noProof/>
        </w:rPr>
        <w:t>13</w:t>
      </w:r>
      <w:r w:rsidR="00BC2041">
        <w:rPr>
          <w:noProof/>
        </w:rPr>
        <w:fldChar w:fldCharType="end"/>
      </w:r>
      <w:bookmarkEnd w:id="47"/>
      <w:r>
        <w:t>. Framework Profile tab.</w:t>
      </w:r>
      <w:bookmarkEnd w:id="48"/>
    </w:p>
    <w:p w14:paraId="264C3954" w14:textId="4F6F132C" w:rsidR="008D04F0" w:rsidRDefault="008D04F0" w:rsidP="008D04F0">
      <w:r>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9" w:name="_Ref445459924"/>
      <w:bookmarkStart w:id="50" w:name="_Toc447097806"/>
      <w:bookmarkStart w:id="51" w:name="_Ref431395618"/>
      <w:bookmarkStart w:id="52" w:name="_Ref436666397"/>
      <w:bookmarkEnd w:id="46"/>
      <w:r>
        <w:lastRenderedPageBreak/>
        <w:t>Bringing it A</w:t>
      </w:r>
      <w:r w:rsidR="00FC535E">
        <w:t>ll Together</w:t>
      </w:r>
      <w:bookmarkEnd w:id="49"/>
      <w:bookmarkEnd w:id="50"/>
    </w:p>
    <w:p w14:paraId="488AF6E5" w14:textId="75687FD4"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w:t>
      </w:r>
      <w:r w:rsidR="00121E1C">
        <w:t>three of the four</w:t>
      </w:r>
      <w:r w:rsidR="009202DE">
        <w:t xml:space="preserve"> Baseline Tailor usage scenarios</w:t>
      </w:r>
      <w:r w:rsidR="00121E1C">
        <w:t xml:space="preserve"> mentioned at the beginning of Section </w:t>
      </w:r>
      <w:r w:rsidR="00121E1C">
        <w:fldChar w:fldCharType="begin"/>
      </w:r>
      <w:r w:rsidR="00121E1C">
        <w:instrText xml:space="preserve"> REF _Ref444166060 \r \h </w:instrText>
      </w:r>
      <w:r w:rsidR="00121E1C">
        <w:fldChar w:fldCharType="separate"/>
      </w:r>
      <w:r w:rsidR="00121E1C">
        <w:t>1</w:t>
      </w:r>
      <w:r w:rsidR="00121E1C">
        <w:fldChar w:fldCharType="end"/>
      </w:r>
      <w:r w:rsidR="00B55C64">
        <w:t xml:space="preserve">: </w:t>
      </w:r>
      <w:r w:rsidR="003E05AB">
        <w:t xml:space="preserve">security control </w:t>
      </w:r>
      <w:r w:rsidR="00121E1C">
        <w:t xml:space="preserve">tailoring, </w:t>
      </w:r>
      <w:r w:rsidR="00B55C64">
        <w:t>Framework Profile</w:t>
      </w:r>
      <w:r w:rsidR="003E05AB">
        <w:t xml:space="preserve"> development</w:t>
      </w:r>
      <w:r w:rsidR="00121E1C">
        <w:t xml:space="preserve">, and generation </w:t>
      </w:r>
      <w:r w:rsidR="00990375">
        <w:t xml:space="preserve">of </w:t>
      </w:r>
      <w:r w:rsidR="00121E1C">
        <w:t>XML output</w:t>
      </w:r>
      <w:r w:rsidR="00B55C64">
        <w:t xml:space="preserve">. </w:t>
      </w:r>
      <w:r w:rsidR="00121E1C">
        <w:t xml:space="preserve">This section </w:t>
      </w:r>
      <w:r w:rsidR="00B77CD8">
        <w:t>discusses</w:t>
      </w:r>
      <w:r w:rsidR="00121E1C">
        <w:t xml:space="preserve"> the fourth </w:t>
      </w:r>
      <w:r w:rsidR="00B55C64">
        <w:t>use for Baseline Tail</w:t>
      </w:r>
      <w:r w:rsidR="009B566B">
        <w:t>or</w:t>
      </w:r>
      <w:r w:rsidR="00121E1C">
        <w:t>:</w:t>
      </w:r>
      <w:r w:rsidR="009B566B">
        <w:t xml:space="preserve"> </w:t>
      </w:r>
      <w:r w:rsidR="00570ABA">
        <w:t xml:space="preserve">coherently </w:t>
      </w:r>
      <w:r w:rsidR="00397090">
        <w:t xml:space="preserve">synthesizing </w:t>
      </w:r>
      <w:r w:rsidR="00FF05E1">
        <w:t xml:space="preserve">the </w:t>
      </w:r>
      <w:r w:rsidR="009B566B">
        <w:t xml:space="preserve">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3" w:name="_Ref445194199"/>
      <w:bookmarkStart w:id="54" w:name="_Toc447091838"/>
      <w:r>
        <w:t xml:space="preserve">Figure </w:t>
      </w:r>
      <w:r w:rsidR="00BC2041">
        <w:fldChar w:fldCharType="begin"/>
      </w:r>
      <w:r w:rsidR="00BC2041">
        <w:instrText xml:space="preserve"> SEQ Figure \* ARABIC </w:instrText>
      </w:r>
      <w:r w:rsidR="00BC2041">
        <w:fldChar w:fldCharType="separate"/>
      </w:r>
      <w:r w:rsidR="005E49D3">
        <w:rPr>
          <w:noProof/>
        </w:rPr>
        <w:t>14</w:t>
      </w:r>
      <w:r w:rsidR="00BC2041">
        <w:rPr>
          <w:noProof/>
        </w:rPr>
        <w:fldChar w:fldCharType="end"/>
      </w:r>
      <w:bookmarkEnd w:id="53"/>
      <w:r>
        <w:t>. Control families referenced by PR.AC subcategories.</w:t>
      </w:r>
      <w:bookmarkEnd w:id="54"/>
    </w:p>
    <w:p w14:paraId="48AD2C72" w14:textId="77777777" w:rsidR="00F649F0" w:rsidRDefault="00132A73" w:rsidP="00F649F0">
      <w:pPr>
        <w:keepNext/>
      </w:pPr>
      <w:r>
        <w:rPr>
          <w:noProof/>
        </w:rPr>
        <w:lastRenderedPageBreak/>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5" w:name="_Ref445219615"/>
      <w:bookmarkStart w:id="56" w:name="_Toc447091839"/>
      <w:r>
        <w:t xml:space="preserve">Figure </w:t>
      </w:r>
      <w:r w:rsidR="00BC2041">
        <w:fldChar w:fldCharType="begin"/>
      </w:r>
      <w:r w:rsidR="00BC2041">
        <w:instrText xml:space="preserve"> SEQ Figure \* ARABIC </w:instrText>
      </w:r>
      <w:r w:rsidR="00BC2041">
        <w:fldChar w:fldCharType="separate"/>
      </w:r>
      <w:r w:rsidR="005E49D3">
        <w:rPr>
          <w:noProof/>
        </w:rPr>
        <w:t>15</w:t>
      </w:r>
      <w:r w:rsidR="00BC2041">
        <w:rPr>
          <w:noProof/>
        </w:rPr>
        <w:fldChar w:fldCharType="end"/>
      </w:r>
      <w:bookmarkEnd w:id="55"/>
      <w:r>
        <w:t>. Controls belonging to Access Control family that are referenced by PR.AC subcategories.</w:t>
      </w:r>
      <w:bookmarkEnd w:id="56"/>
    </w:p>
    <w:p w14:paraId="75724643" w14:textId="77777777" w:rsidR="00F649F0" w:rsidRDefault="00730BAE" w:rsidP="00F649F0">
      <w:pPr>
        <w:keepNext/>
      </w:pPr>
      <w:r>
        <w:rPr>
          <w:noProof/>
        </w:rPr>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7" w:name="_Ref445287740"/>
      <w:bookmarkStart w:id="58" w:name="_Toc447091840"/>
      <w:r>
        <w:t xml:space="preserve">Figure </w:t>
      </w:r>
      <w:r w:rsidR="00BC2041">
        <w:fldChar w:fldCharType="begin"/>
      </w:r>
      <w:r w:rsidR="00BC2041">
        <w:instrText xml:space="preserve"> SEQ Figure \* ARABIC </w:instrText>
      </w:r>
      <w:r w:rsidR="00BC2041">
        <w:fldChar w:fldCharType="separate"/>
      </w:r>
      <w:r w:rsidR="005E49D3">
        <w:rPr>
          <w:noProof/>
        </w:rPr>
        <w:t>16</w:t>
      </w:r>
      <w:r w:rsidR="00BC2041">
        <w:rPr>
          <w:noProof/>
        </w:rPr>
        <w:fldChar w:fldCharType="end"/>
      </w:r>
      <w:bookmarkEnd w:id="57"/>
      <w:r>
        <w:t xml:space="preserve">. </w:t>
      </w:r>
      <w:r w:rsidRPr="00C04B34">
        <w:t xml:space="preserve">Security control </w:t>
      </w:r>
      <w:r>
        <w:t>AC-2</w:t>
      </w:r>
      <w:r w:rsidRPr="00C04B34">
        <w:t>.</w:t>
      </w:r>
      <w:bookmarkEnd w:id="58"/>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9" w:name="_Ref445375598"/>
      <w:bookmarkStart w:id="60" w:name="_Toc447091841"/>
      <w:r>
        <w:t xml:space="preserve">Figure </w:t>
      </w:r>
      <w:r w:rsidR="00BC2041">
        <w:fldChar w:fldCharType="begin"/>
      </w:r>
      <w:r w:rsidR="00BC2041">
        <w:instrText xml:space="preserve"> SEQ Figure \* ARABIC </w:instrText>
      </w:r>
      <w:r w:rsidR="00BC2041">
        <w:fldChar w:fldCharType="separate"/>
      </w:r>
      <w:r w:rsidR="005E49D3">
        <w:rPr>
          <w:noProof/>
        </w:rPr>
        <w:t>17</w:t>
      </w:r>
      <w:r w:rsidR="00BC2041">
        <w:rPr>
          <w:noProof/>
        </w:rPr>
        <w:fldChar w:fldCharType="end"/>
      </w:r>
      <w:bookmarkEnd w:id="59"/>
      <w:r>
        <w:t>. NIST SP 800-53 database: AC-2 summary.</w:t>
      </w:r>
      <w:bookmarkEnd w:id="60"/>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1" w:name="_Ref445377537"/>
      <w:bookmarkStart w:id="62" w:name="_Toc447091842"/>
      <w:r>
        <w:t xml:space="preserve">Figure </w:t>
      </w:r>
      <w:r w:rsidR="00BC2041">
        <w:fldChar w:fldCharType="begin"/>
      </w:r>
      <w:r w:rsidR="00BC2041">
        <w:instrText xml:space="preserve"> SEQ Figure \* ARABIC </w:instrText>
      </w:r>
      <w:r w:rsidR="00BC2041">
        <w:fldChar w:fldCharType="separate"/>
      </w:r>
      <w:r w:rsidR="005E49D3">
        <w:rPr>
          <w:noProof/>
        </w:rPr>
        <w:t>18</w:t>
      </w:r>
      <w:r w:rsidR="00BC2041">
        <w:rPr>
          <w:noProof/>
        </w:rPr>
        <w:fldChar w:fldCharType="end"/>
      </w:r>
      <w:bookmarkEnd w:id="61"/>
      <w:r>
        <w:t>. NIST SP 800-53 database: AC-2 description.</w:t>
      </w:r>
      <w:bookmarkEnd w:id="62"/>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3" w:name="_Ref445391630"/>
      <w:bookmarkStart w:id="64" w:name="_Toc447091843"/>
      <w:r>
        <w:t xml:space="preserve">Figure </w:t>
      </w:r>
      <w:r w:rsidR="00BC2041">
        <w:fldChar w:fldCharType="begin"/>
      </w:r>
      <w:r w:rsidR="00BC2041">
        <w:instrText xml:space="preserve"> SEQ Figure \* ARABIC </w:instrText>
      </w:r>
      <w:r w:rsidR="00BC2041">
        <w:fldChar w:fldCharType="separate"/>
      </w:r>
      <w:r w:rsidR="005E49D3">
        <w:rPr>
          <w:noProof/>
        </w:rPr>
        <w:t>19</w:t>
      </w:r>
      <w:r w:rsidR="00BC2041">
        <w:rPr>
          <w:noProof/>
        </w:rPr>
        <w:fldChar w:fldCharType="end"/>
      </w:r>
      <w:bookmarkEnd w:id="63"/>
      <w:r>
        <w:t>. NIST SP 800-82 ICS Overlay definition: AC-2.</w:t>
      </w:r>
      <w:bookmarkEnd w:id="64"/>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5" w:name="_Ref445460118"/>
      <w:bookmarkStart w:id="66" w:name="_Toc447097807"/>
      <w:r>
        <w:t>XML Formats</w:t>
      </w:r>
      <w:bookmarkEnd w:id="65"/>
      <w:bookmarkEnd w:id="66"/>
    </w:p>
    <w:p w14:paraId="1A5B8A04" w14:textId="085E43B3"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sidR="00031CBE">
        <w:t>.</w:t>
      </w:r>
      <w:r>
        <w:rPr>
          <w:rStyle w:val="FootnoteReference"/>
        </w:rPr>
        <w:footnoteReference w:id="5"/>
      </w:r>
      <w:r>
        <w:t xml:space="preserve">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1"/>
    <w:bookmarkEnd w:id="52"/>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12BEAD6C" w:rsidR="00CD2097" w:rsidRDefault="00CD2097" w:rsidP="00DC4A93">
      <w:r>
        <w:t xml:space="preserve">Links to the aforementioned XML resources, including annotated schemas for validation, are available at </w:t>
      </w:r>
      <w:fldSimple w:instr=" DOCPROPERTY  &quot;Source Code&quot;  \* MERGEFORMAT ">
        <w:r w:rsidR="00A95C0D">
          <w:t>https://github.com/usnistgov/sctools</w:t>
        </w:r>
      </w:fldSimple>
      <w:r w:rsidR="00CF682C">
        <w:t>.</w:t>
      </w:r>
    </w:p>
    <w:p w14:paraId="02B0A930" w14:textId="02DAB7D6" w:rsidR="00D81386" w:rsidRDefault="00D81386" w:rsidP="00D81386">
      <w:pPr>
        <w:pStyle w:val="Heading1"/>
      </w:pPr>
      <w:bookmarkStart w:id="67" w:name="_Toc447097808"/>
      <w:bookmarkStart w:id="68" w:name="_Ref447287929"/>
      <w:r>
        <w:lastRenderedPageBreak/>
        <w:t>Concluding Remarks</w:t>
      </w:r>
      <w:bookmarkEnd w:id="67"/>
      <w:bookmarkEnd w:id="68"/>
    </w:p>
    <w:p w14:paraId="5CE539B0" w14:textId="0A408006" w:rsidR="0006772C" w:rsidRDefault="0075356F" w:rsidP="0075356F">
      <w:r>
        <w:t xml:space="preserve">This guide documented the Baseline Tailor </w:t>
      </w:r>
      <w:r w:rsidR="0006772C">
        <w:t xml:space="preserve">software application and discussed </w:t>
      </w:r>
      <w:r w:rsidR="00A556FB">
        <w:t>some</w:t>
      </w:r>
      <w:r w:rsidR="0006772C">
        <w:t xml:space="preserve"> usage scenarios. </w:t>
      </w:r>
      <w:r w:rsidR="00355934">
        <w:t xml:space="preserve">These </w:t>
      </w:r>
      <w:r w:rsidR="00D53A1F">
        <w:t>examples</w:t>
      </w:r>
      <w:r w:rsidR="00355934">
        <w:t xml:space="preserve"> are not exhaustive. </w:t>
      </w:r>
      <w:r w:rsidR="00A95C0D">
        <w:t xml:space="preserve">Many organizations – public as well as private sector – </w:t>
      </w:r>
      <w:r w:rsidR="00D15067">
        <w:t>use</w:t>
      </w:r>
      <w:r w:rsidR="007A15A6">
        <w:t xml:space="preserve"> t</w:t>
      </w:r>
      <w:r w:rsidR="00355934">
        <w:t xml:space="preserve">he Cybersecurity Framework, NIST SP 800-53, and NIST SP 800-82 </w:t>
      </w:r>
      <w:r w:rsidR="007A15A6">
        <w:t>s</w:t>
      </w:r>
      <w:r w:rsidR="009B4AB6">
        <w:t>pecifications. As these organizations gain experience</w:t>
      </w:r>
      <w:r w:rsidR="00A556FB">
        <w:t xml:space="preserve"> with the specifications</w:t>
      </w:r>
      <w:r w:rsidR="009B4AB6">
        <w:t>, and as new groups turn to the</w:t>
      </w:r>
      <w:r w:rsidR="00A556FB">
        <w:t>m</w:t>
      </w:r>
      <w:r w:rsidR="009B4AB6">
        <w:t xml:space="preserve"> in response to </w:t>
      </w:r>
      <w:r w:rsidR="00D3426B">
        <w:t>an ever-increasing cyber threat landscape</w:t>
      </w:r>
      <w:r w:rsidR="009B4AB6">
        <w:t xml:space="preserve">, </w:t>
      </w:r>
      <w:r w:rsidR="00D53A1F">
        <w:t>additional</w:t>
      </w:r>
      <w:r w:rsidR="005A3726">
        <w:t xml:space="preserve"> </w:t>
      </w:r>
      <w:r w:rsidR="00BB2785">
        <w:t xml:space="preserve">potential uses for </w:t>
      </w:r>
      <w:r w:rsidR="005A3726">
        <w:t>Baseline Tailor are likely to emerge.</w:t>
      </w:r>
    </w:p>
    <w:p w14:paraId="4D1E0F22" w14:textId="7335AAC0" w:rsidR="007F096D" w:rsidRDefault="007F096D" w:rsidP="0075356F">
      <w:r>
        <w:t xml:space="preserve">Although it has already proven itself useful for internal NIST projects, the current </w:t>
      </w:r>
      <w:r w:rsidR="00EB0E3A">
        <w:t xml:space="preserve">Baseline Tailor </w:t>
      </w:r>
      <w:r>
        <w:t xml:space="preserve">implementation </w:t>
      </w:r>
      <w:r w:rsidR="002F699D">
        <w:t xml:space="preserve">is imperfect and incomplete. </w:t>
      </w:r>
      <w:r w:rsidR="00A556FB">
        <w:t xml:space="preserve">A number of known issues exist. Section </w:t>
      </w:r>
      <w:r w:rsidR="00A556FB">
        <w:fldChar w:fldCharType="begin"/>
      </w:r>
      <w:r w:rsidR="00A556FB">
        <w:instrText xml:space="preserve"> REF _Ref445460118 \r \h </w:instrText>
      </w:r>
      <w:r w:rsidR="00A556FB">
        <w:fldChar w:fldCharType="separate"/>
      </w:r>
      <w:r w:rsidR="00A556FB">
        <w:t>5</w:t>
      </w:r>
      <w:r w:rsidR="00A556FB">
        <w:fldChar w:fldCharType="end"/>
      </w:r>
      <w:r w:rsidR="00A556FB">
        <w:t xml:space="preserve"> mentioned one of them, the paucity of the Framework Profile XML representation. Another </w:t>
      </w:r>
      <w:r w:rsidR="007770A6">
        <w:t xml:space="preserve">issue is </w:t>
      </w:r>
      <w:r w:rsidR="008C6945">
        <w:t>an</w:t>
      </w:r>
      <w:r w:rsidR="007770A6" w:rsidRPr="007770A6">
        <w:t xml:space="preserve"> </w:t>
      </w:r>
      <w:r w:rsidR="008C6945">
        <w:t>in</w:t>
      </w:r>
      <w:r w:rsidR="007770A6" w:rsidRPr="007770A6">
        <w:t>ability to import an existing tailored control. Such a feature would enable composability, for example perfo</w:t>
      </w:r>
      <w:r w:rsidR="00F050D0">
        <w:t>rming additional tailoring on a control from the</w:t>
      </w:r>
      <w:r w:rsidR="007770A6" w:rsidRPr="007770A6">
        <w:t xml:space="preserve"> </w:t>
      </w:r>
      <w:r w:rsidR="007770A6">
        <w:t>NIST SP 800-82</w:t>
      </w:r>
      <w:r w:rsidR="007770A6" w:rsidRPr="007770A6">
        <w:t xml:space="preserve"> overlay. </w:t>
      </w:r>
      <w:r w:rsidR="00EB0E3A">
        <w:t>A third</w:t>
      </w:r>
      <w:r w:rsidR="007770A6" w:rsidRPr="007770A6">
        <w:t xml:space="preserve"> limitation is lack of support for NIST SP 800-53 assignment and selection parameters, which allow organizations to define organization-specific values associated with controls.</w:t>
      </w:r>
      <w:r w:rsidR="00A556FB">
        <w:t xml:space="preserve"> </w:t>
      </w:r>
      <w:r w:rsidR="0071008F">
        <w:t>A more complete list of issues</w:t>
      </w:r>
      <w:r w:rsidR="008C6945">
        <w:t>,</w:t>
      </w:r>
      <w:r w:rsidR="0071008F">
        <w:t xml:space="preserve"> </w:t>
      </w:r>
      <w:r w:rsidR="008C6945">
        <w:t>including</w:t>
      </w:r>
      <w:r w:rsidR="0071008F">
        <w:t xml:space="preserve"> bugs</w:t>
      </w:r>
      <w:r w:rsidR="008C6945">
        <w:t>,</w:t>
      </w:r>
      <w:r w:rsidR="0071008F">
        <w:t xml:space="preserve"> is available on GitHub at </w:t>
      </w:r>
      <w:fldSimple w:instr=" DOCPROPERTY  &quot;Source Code&quot;  \* MERGEFORMAT ">
        <w:r w:rsidR="0071008F">
          <w:t>https://github.com/usnistgov/sctools</w:t>
        </w:r>
      </w:fldSimple>
      <w:r w:rsidR="0071008F">
        <w:t>.</w:t>
      </w:r>
    </w:p>
    <w:p w14:paraId="3B600E94" w14:textId="550470E0" w:rsidR="00CF7157" w:rsidRPr="00CF7157" w:rsidRDefault="00CF7157" w:rsidP="00CF7157">
      <w:r>
        <w:t xml:space="preserve">All three of the NIST specifications Baseline Tailor supports – the Cybersecurity Framework, NIST SP 800-53, and NIST SP 800-82 – </w:t>
      </w:r>
      <w:r w:rsidR="00A9310F">
        <w:t>receive</w:t>
      </w:r>
      <w:r>
        <w:t xml:space="preserve"> periodic </w:t>
      </w:r>
      <w:r w:rsidR="00A9310F">
        <w:t xml:space="preserve">updates </w:t>
      </w:r>
      <w:r>
        <w:t>in response to public comments</w:t>
      </w:r>
      <w:r w:rsidR="00DE38F3">
        <w:t>, new research</w:t>
      </w:r>
      <w:r w:rsidR="00A9310F">
        <w:t xml:space="preserve"> results</w:t>
      </w:r>
      <w:r w:rsidR="00DE38F3">
        <w:t>, and implementation experience</w:t>
      </w:r>
      <w:r>
        <w:t xml:space="preserve">. </w:t>
      </w:r>
      <w:r w:rsidR="00A9310F">
        <w:t>Indeed</w:t>
      </w:r>
      <w:r>
        <w:t xml:space="preserve">, </w:t>
      </w:r>
      <w:r w:rsidR="00A74B6A">
        <w:t>as of April 2016</w:t>
      </w:r>
      <w:r>
        <w:t xml:space="preserve">, work on </w:t>
      </w:r>
      <w:r w:rsidR="00A9310F">
        <w:t xml:space="preserve">the next version of </w:t>
      </w:r>
      <w:r>
        <w:t xml:space="preserve">NIST SP 800-53 </w:t>
      </w:r>
      <w:r w:rsidR="00A74B6A">
        <w:t>is underway</w:t>
      </w:r>
      <w:r w:rsidR="00BA41D7">
        <w:t>,</w:t>
      </w:r>
      <w:r w:rsidR="00AD755F">
        <w:t xml:space="preserve"> </w:t>
      </w:r>
      <w:r w:rsidR="00B148E4">
        <w:fldChar w:fldCharType="begin"/>
      </w:r>
      <w:r w:rsidR="00B148E4">
        <w:instrText xml:space="preserve"> ADDIN ZOTERO_ITEM CSL_CITATION {"citationID":"1kn3iauhhh","properties":{"formattedCitation":"[10]","plainCitation":"[10]"},"citationItems":[{"id":446,"uris":["http://zotero.org/users/118749/items/RQ8K6Z7B"],"uri":["http://zotero.org/users/118749/items/RQ8K6Z7B"],"itemData":{"id":446,"type":"webpage","title":"NIST Computer Security Publications - Drafts","URL":"http://csrc.nist.gov/publications/PubsDrafts.html#800-53r5","accessed":{"date-parts":[["2016",4,1]]}}}],"schema":"https://github.com/citation-style-language/schema/raw/master/csl-citation.json"} </w:instrText>
      </w:r>
      <w:r w:rsidR="00B148E4">
        <w:fldChar w:fldCharType="separate"/>
      </w:r>
      <w:r w:rsidR="00B148E4" w:rsidRPr="00B148E4">
        <w:t>[10]</w:t>
      </w:r>
      <w:r w:rsidR="00B148E4">
        <w:fldChar w:fldCharType="end"/>
      </w:r>
      <w:r>
        <w:t xml:space="preserve"> and </w:t>
      </w:r>
      <w:r w:rsidR="001A0B29">
        <w:t>NIST</w:t>
      </w:r>
      <w:r>
        <w:t xml:space="preserve"> is in the midst of determining </w:t>
      </w:r>
      <w:r w:rsidRPr="00CF7157">
        <w:t xml:space="preserve">how to further advance the </w:t>
      </w:r>
      <w:r>
        <w:t>Cybersecurity Framework.</w:t>
      </w:r>
      <w:r w:rsidR="001A0B29">
        <w:rPr>
          <w:rStyle w:val="FootnoteReference"/>
        </w:rPr>
        <w:footnoteReference w:id="6"/>
      </w:r>
      <w:r w:rsidR="0040247F">
        <w:t xml:space="preserve"> </w:t>
      </w:r>
      <w:r w:rsidR="00A9310F">
        <w:t xml:space="preserve">Any </w:t>
      </w:r>
      <w:r w:rsidR="00665441">
        <w:t>upcoming modifications</w:t>
      </w:r>
      <w:r w:rsidR="0040247F">
        <w:t xml:space="preserve"> to the Framework Core, security control catalog, </w:t>
      </w:r>
      <w:r w:rsidR="00A9310F">
        <w:t xml:space="preserve">NIST SP 800-53 tailoring methodology, </w:t>
      </w:r>
      <w:r w:rsidR="0040247F">
        <w:t xml:space="preserve">or ICS overlay </w:t>
      </w:r>
      <w:r w:rsidR="00047A8C">
        <w:t>would likely</w:t>
      </w:r>
      <w:r w:rsidR="0040247F">
        <w:t xml:space="preserve"> </w:t>
      </w:r>
      <w:r w:rsidR="00665441">
        <w:t xml:space="preserve">require </w:t>
      </w:r>
      <w:r w:rsidR="003B285D">
        <w:t xml:space="preserve">that </w:t>
      </w:r>
      <w:r w:rsidR="00665441">
        <w:t xml:space="preserve">corresponding changes </w:t>
      </w:r>
      <w:r w:rsidR="003B285D">
        <w:t xml:space="preserve">be made </w:t>
      </w:r>
      <w:r w:rsidR="00665441">
        <w:t xml:space="preserve">to </w:t>
      </w:r>
      <w:r w:rsidR="00A9310F">
        <w:t>Baseline Tailor implementation</w:t>
      </w:r>
      <w:r w:rsidR="00665441">
        <w:t xml:space="preserve"> </w:t>
      </w:r>
      <w:r w:rsidR="00A9310F">
        <w:t xml:space="preserve">to maintain </w:t>
      </w:r>
      <w:r w:rsidR="00665441">
        <w:t>compatibility</w:t>
      </w:r>
      <w:r w:rsidR="00A9310F">
        <w:t>.</w:t>
      </w:r>
    </w:p>
    <w:p w14:paraId="30896516" w14:textId="77777777" w:rsidR="004A09BF" w:rsidRDefault="004A09BF" w:rsidP="004A09BF">
      <w:bookmarkStart w:id="69" w:name="_Toc447097809"/>
      <w:r>
        <w:t xml:space="preserve">Baseline Tailor is a research prototype whose underlying purpose is to spur development of third-party software products that aid users of the Cybersecurity Framework and NIST SP 800-53 security controls. Would-be software developers are encouraged to obtain and experiment with the source code, available at </w:t>
      </w:r>
      <w:fldSimple w:instr=" DOCPROPERTY  &quot;Source Code&quot;  \* MERGEFORMAT ">
        <w:r>
          <w:t>https://github.com/usnistgov/sctools</w:t>
        </w:r>
      </w:fldSimple>
      <w:r>
        <w:t xml:space="preserve">. For questions about the code, or about Baseline Tailor in general, please email the point of contact listed on the Baseline Tailor information page at </w:t>
      </w:r>
      <w:fldSimple w:instr=" DOCPROPERTY  &quot;Landing Page&quot;  \* MERGEFORMAT ">
        <w:r>
          <w:t>http://www.nist.gov/el/msid/baselinetailor.cfm</w:t>
        </w:r>
      </w:fldSimple>
      <w:r>
        <w:t>. Feedback, bug reports, and suggestions for improvement are all welcome. The Baseline Tailor information page also contains links to publications and presentations discussing implementation details not covered in this document.</w:t>
      </w:r>
    </w:p>
    <w:p w14:paraId="726F6F4F" w14:textId="3C4BE12B" w:rsidR="00967512" w:rsidRDefault="00295D4B" w:rsidP="00F90CC6">
      <w:pPr>
        <w:pStyle w:val="Heading1"/>
        <w:pageBreakBefore/>
        <w:numPr>
          <w:ilvl w:val="0"/>
          <w:numId w:val="0"/>
        </w:numPr>
      </w:pPr>
      <w:r>
        <w:lastRenderedPageBreak/>
        <w:t>References</w:t>
      </w:r>
      <w:bookmarkEnd w:id="69"/>
    </w:p>
    <w:p w14:paraId="37A44422" w14:textId="77777777" w:rsidR="00B148E4" w:rsidRPr="00B148E4" w:rsidRDefault="00B537BC" w:rsidP="00B148E4">
      <w:pPr>
        <w:pStyle w:val="Bibliography"/>
      </w:pPr>
      <w:r>
        <w:fldChar w:fldCharType="begin"/>
      </w:r>
      <w:r w:rsidR="001A0B29">
        <w:instrText xml:space="preserve"> ADDIN ZOTERO_BIBL {"custom":[]} CSL_BIBLIOGRAPHY </w:instrText>
      </w:r>
      <w:r>
        <w:fldChar w:fldCharType="separate"/>
      </w:r>
      <w:r w:rsidR="00B148E4" w:rsidRPr="00B148E4">
        <w:t>[1]</w:t>
      </w:r>
      <w:r w:rsidR="00B148E4" w:rsidRPr="00B148E4">
        <w:tab/>
        <w:t>National Institute of Standards and Technology (NIST) and United States of America, “Framework for Improving Critical Infrastructure Cybersecurity,” 2014.</w:t>
      </w:r>
    </w:p>
    <w:p w14:paraId="33D6A5F8" w14:textId="77777777" w:rsidR="00B148E4" w:rsidRPr="00B148E4" w:rsidRDefault="00B148E4" w:rsidP="00B148E4">
      <w:pPr>
        <w:pStyle w:val="Bibliography"/>
      </w:pPr>
      <w:r w:rsidRPr="00B148E4">
        <w:t>[2]</w:t>
      </w:r>
      <w:r w:rsidRPr="00B148E4">
        <w:tab/>
        <w:t>Joint Task Force Transformation Initiative, “Security and Privacy Controls for Federal Information Systems and Organizations,” National Institute of Standards and Technology, NIST SP 800-53r4, Apr. 2013.</w:t>
      </w:r>
    </w:p>
    <w:p w14:paraId="4CA9D7DC" w14:textId="77777777" w:rsidR="00B148E4" w:rsidRPr="00B148E4" w:rsidRDefault="00B148E4" w:rsidP="00B148E4">
      <w:pPr>
        <w:pStyle w:val="Bibliography"/>
      </w:pPr>
      <w:r w:rsidRPr="00B148E4">
        <w:t>[3]</w:t>
      </w:r>
      <w:r w:rsidRPr="00B148E4">
        <w:tab/>
        <w:t xml:space="preserve">“Extensible Markup Language (XML) 1.0 (Fifth Edition),” </w:t>
      </w:r>
      <w:r w:rsidRPr="00B148E4">
        <w:rPr>
          <w:i/>
          <w:iCs/>
        </w:rPr>
        <w:t>W3C Recommendation</w:t>
      </w:r>
      <w:r w:rsidRPr="00B148E4">
        <w:t>, 26-Nov-2008. [Online]. Available: http://www.w3.org/TR/xml/.</w:t>
      </w:r>
    </w:p>
    <w:p w14:paraId="2ACAF8AD" w14:textId="77777777" w:rsidR="00B148E4" w:rsidRPr="00B148E4" w:rsidRDefault="00B148E4" w:rsidP="00B148E4">
      <w:pPr>
        <w:pStyle w:val="Bibliography"/>
      </w:pPr>
      <w:r w:rsidRPr="00B148E4">
        <w:t>[4]</w:t>
      </w:r>
      <w:r w:rsidRPr="00B148E4">
        <w:tab/>
        <w:t xml:space="preserve">K. Stouffer, V. Pillitteri, S. Lightman, M. Abrams, and A. Hahn, “Guide to Industrial Control Systems (ICS) Security,” </w:t>
      </w:r>
      <w:r w:rsidRPr="00B148E4">
        <w:rPr>
          <w:i/>
          <w:iCs/>
        </w:rPr>
        <w:t>NIST Special Publication 800-82 Revision 2</w:t>
      </w:r>
      <w:r w:rsidRPr="00B148E4">
        <w:t>, May 2015.</w:t>
      </w:r>
    </w:p>
    <w:p w14:paraId="47B2D1F3" w14:textId="77777777" w:rsidR="00B148E4" w:rsidRPr="00B148E4" w:rsidRDefault="00B148E4" w:rsidP="00B148E4">
      <w:pPr>
        <w:pStyle w:val="Bibliography"/>
      </w:pPr>
      <w:r w:rsidRPr="00B148E4">
        <w:t>[5]</w:t>
      </w:r>
      <w:r w:rsidRPr="00B148E4">
        <w:tab/>
        <w:t xml:space="preserve">A. Mesbah and A. van Deursen, “Migrating Multi-page Web Applications to Single-page AJAX Interfaces,” </w:t>
      </w:r>
      <w:r w:rsidRPr="00B148E4">
        <w:rPr>
          <w:i/>
          <w:iCs/>
        </w:rPr>
        <w:t>11th European Conference on Software Maintenance and Reengineering, 2007</w:t>
      </w:r>
      <w:r w:rsidRPr="00B148E4">
        <w:t>, pp. 181–190, Mar. 2007.</w:t>
      </w:r>
    </w:p>
    <w:p w14:paraId="322D2D99" w14:textId="77777777" w:rsidR="00B148E4" w:rsidRPr="00B148E4" w:rsidRDefault="00B148E4" w:rsidP="00B148E4">
      <w:pPr>
        <w:pStyle w:val="Bibliography"/>
      </w:pPr>
      <w:r w:rsidRPr="00B148E4">
        <w:t>[6]</w:t>
      </w:r>
      <w:r w:rsidRPr="00B148E4">
        <w:tab/>
        <w:t>“ECMAScript 2015 Language Specification,” Ecma International, Standard ECMA-262, Jun. 2015.</w:t>
      </w:r>
    </w:p>
    <w:p w14:paraId="0A3B03A7" w14:textId="77777777" w:rsidR="00B148E4" w:rsidRPr="00B148E4" w:rsidRDefault="00B148E4" w:rsidP="00B148E4">
      <w:pPr>
        <w:pStyle w:val="Bibliography"/>
      </w:pPr>
      <w:r w:rsidRPr="00B148E4">
        <w:t>[7]</w:t>
      </w:r>
      <w:r w:rsidRPr="00B148E4">
        <w:tab/>
        <w:t>“Hypertext Transfer Protocol - HTTP/1.1,” Internet Engineering Task Force, RFC 2616, Jun. 1999.</w:t>
      </w:r>
    </w:p>
    <w:p w14:paraId="1507D292" w14:textId="77777777" w:rsidR="00B148E4" w:rsidRPr="00B148E4" w:rsidRDefault="00B148E4" w:rsidP="00B148E4">
      <w:pPr>
        <w:pStyle w:val="Bibliography"/>
      </w:pPr>
      <w:r w:rsidRPr="00B148E4">
        <w:t>[8]</w:t>
      </w:r>
      <w:r w:rsidRPr="00B148E4">
        <w:tab/>
        <w:t>“NVD - 800-53.” [Online]. Available: https://web.nvd.nist.gov/view/800-53/home.</w:t>
      </w:r>
    </w:p>
    <w:p w14:paraId="6825E7A7" w14:textId="77777777" w:rsidR="00B148E4" w:rsidRPr="00B148E4" w:rsidRDefault="00B148E4" w:rsidP="00B148E4">
      <w:pPr>
        <w:pStyle w:val="Bibliography"/>
      </w:pPr>
      <w:r w:rsidRPr="00B148E4">
        <w:t>[9]</w:t>
      </w:r>
      <w:r w:rsidRPr="00B148E4">
        <w:tab/>
        <w:t xml:space="preserve">“XSL Transformations (XSLT) Version 1.0,” </w:t>
      </w:r>
      <w:r w:rsidRPr="00B148E4">
        <w:rPr>
          <w:i/>
          <w:iCs/>
        </w:rPr>
        <w:t>W3C Recommendation</w:t>
      </w:r>
      <w:r w:rsidRPr="00B148E4">
        <w:t>, 16-Nov-1999. [Online]. Available: http://www.w3.org/TR/xslt.</w:t>
      </w:r>
    </w:p>
    <w:p w14:paraId="1134EFDA" w14:textId="77777777" w:rsidR="00B148E4" w:rsidRPr="00B148E4" w:rsidRDefault="00B148E4" w:rsidP="00B148E4">
      <w:pPr>
        <w:pStyle w:val="Bibliography"/>
      </w:pPr>
      <w:r w:rsidRPr="00B148E4">
        <w:t>[10]</w:t>
      </w:r>
      <w:r w:rsidRPr="00B148E4">
        <w:tab/>
        <w:t>“NIST Computer Security Publications - Drafts.” [Online]. Available: http://csrc.nist.gov/publications/PubsDrafts.html#800-53r5. [Accessed: 01-Apr-2016].</w:t>
      </w:r>
    </w:p>
    <w:p w14:paraId="36E22D2D" w14:textId="77777777" w:rsidR="00B148E4" w:rsidRPr="00B148E4" w:rsidRDefault="00B148E4" w:rsidP="00B148E4">
      <w:pPr>
        <w:pStyle w:val="Bibliography"/>
      </w:pPr>
      <w:r w:rsidRPr="00B148E4">
        <w:t>[11]</w:t>
      </w:r>
      <w:r w:rsidRPr="00B148E4">
        <w:tab/>
        <w:t>“RFI - Framework for Reducing Cyber Risks to Critical Infrastructure.” [Online]. Available: http://csrc.nist.gov/cyberframework/rfi_comments_02_09_16.html. [Accessed: 01-Apr-2016].</w:t>
      </w:r>
    </w:p>
    <w:p w14:paraId="1DEBECEB" w14:textId="77777777" w:rsidR="00B148E4" w:rsidRPr="00B148E4" w:rsidRDefault="00B148E4" w:rsidP="00B148E4">
      <w:pPr>
        <w:pStyle w:val="Bibliography"/>
      </w:pPr>
      <w:r w:rsidRPr="00B148E4">
        <w:t>[12]</w:t>
      </w:r>
      <w:r w:rsidRPr="00B148E4">
        <w:tab/>
        <w:t>“Federal Register | Views on the Framework for Improving Critical Infrastructure Cybersecurity.” [Online]. Available: https://www.federalregister.gov/articles/2015/12/11/2015-31217/views-on-the-framework-for-improving-critical-infrastructure-cybersecurity. [Accessed: 01-Apr-2016].</w:t>
      </w:r>
    </w:p>
    <w:p w14:paraId="215790A4" w14:textId="50B16010"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6EA73B" w14:textId="77777777" w:rsidR="00BC2041" w:rsidRDefault="00BC2041" w:rsidP="007B0E77">
      <w:pPr>
        <w:spacing w:after="0" w:line="240" w:lineRule="auto"/>
      </w:pPr>
      <w:r>
        <w:separator/>
      </w:r>
    </w:p>
  </w:endnote>
  <w:endnote w:type="continuationSeparator" w:id="0">
    <w:p w14:paraId="2C3F1A96" w14:textId="77777777" w:rsidR="00BC2041" w:rsidRDefault="00BC2041"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2BD4BA09" w:rsidR="007F096D" w:rsidRDefault="007F096D">
        <w:pPr>
          <w:pStyle w:val="Footer"/>
          <w:jc w:val="center"/>
        </w:pPr>
        <w:r>
          <w:fldChar w:fldCharType="begin"/>
        </w:r>
        <w:r>
          <w:instrText xml:space="preserve"> PAGE   \* MERGEFORMAT </w:instrText>
        </w:r>
        <w:r>
          <w:fldChar w:fldCharType="separate"/>
        </w:r>
        <w:r w:rsidR="00DF5C22">
          <w:rPr>
            <w:noProof/>
          </w:rPr>
          <w:t>1</w:t>
        </w:r>
        <w:r>
          <w:rPr>
            <w:noProof/>
          </w:rPr>
          <w:fldChar w:fldCharType="end"/>
        </w:r>
      </w:p>
    </w:sdtContent>
  </w:sdt>
  <w:p w14:paraId="710DE91C" w14:textId="77777777" w:rsidR="007F096D" w:rsidRDefault="007F0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034ED5" w14:textId="77777777" w:rsidR="00BC2041" w:rsidRDefault="00BC2041" w:rsidP="007B0E77">
      <w:pPr>
        <w:spacing w:after="0" w:line="240" w:lineRule="auto"/>
      </w:pPr>
      <w:r>
        <w:separator/>
      </w:r>
    </w:p>
  </w:footnote>
  <w:footnote w:type="continuationSeparator" w:id="0">
    <w:p w14:paraId="61A63FFD" w14:textId="77777777" w:rsidR="00BC2041" w:rsidRDefault="00BC2041" w:rsidP="007B0E77">
      <w:pPr>
        <w:spacing w:after="0" w:line="240" w:lineRule="auto"/>
      </w:pPr>
      <w:r>
        <w:continuationSeparator/>
      </w:r>
    </w:p>
  </w:footnote>
  <w:footnote w:id="1">
    <w:p w14:paraId="47013DB6" w14:textId="41F89C9D" w:rsidR="007F096D" w:rsidRDefault="007F096D">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7F096D" w:rsidRDefault="007F096D">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7F096D" w:rsidRDefault="007F096D">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7F096D" w:rsidRDefault="007F096D"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7F096D" w:rsidRDefault="007F096D"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 w:id="6">
    <w:p w14:paraId="455BE35C" w14:textId="7C744D9C" w:rsidR="001A0B29" w:rsidRDefault="001A0B29">
      <w:pPr>
        <w:pStyle w:val="FootnoteText"/>
      </w:pPr>
      <w:r>
        <w:rPr>
          <w:rStyle w:val="FootnoteReference"/>
        </w:rPr>
        <w:footnoteRef/>
      </w:r>
      <w:r>
        <w:t xml:space="preserve"> NIST received </w:t>
      </w:r>
      <w:r w:rsidR="00A74B6A">
        <w:t>numerous</w:t>
      </w:r>
      <w:r>
        <w:t xml:space="preserve"> comments </w:t>
      </w:r>
      <w:r>
        <w:fldChar w:fldCharType="begin"/>
      </w:r>
      <w:r w:rsidR="00B148E4">
        <w:instrText xml:space="preserve"> ADDIN ZOTERO_ITEM CSL_CITATION {"citationID":"4ajed7e1","properties":{"formattedCitation":"[11]","plainCitation":"[11]"},"citationItems":[{"id":442,"uris":["http://zotero.org/users/118749/items/FZVCZNNW"],"uri":["http://zotero.org/users/118749/items/FZVCZNNW"],"itemData":{"id":442,"type":"webpage","title":"RFI - Framework for Reducing Cyber Risks to Critical Infrastructure","URL":"http://csrc.nist.gov/cyberframework/rfi_comments_02_09_16.html","accessed":{"date-parts":[["2016",4,1]]}}}],"schema":"https://github.com/citation-style-language/schema/raw/master/csl-citation.json"} </w:instrText>
      </w:r>
      <w:r>
        <w:fldChar w:fldCharType="separate"/>
      </w:r>
      <w:r w:rsidR="00B148E4" w:rsidRPr="00B148E4">
        <w:t>[11]</w:t>
      </w:r>
      <w:r>
        <w:fldChar w:fldCharType="end"/>
      </w:r>
      <w:r>
        <w:t xml:space="preserve"> in response to a Request for Information (RFI) </w:t>
      </w:r>
      <w:r>
        <w:fldChar w:fldCharType="begin"/>
      </w:r>
      <w:r w:rsidR="00B148E4">
        <w:instrText xml:space="preserve"> ADDIN ZOTERO_ITEM CSL_CITATION {"citationID":"2it1glromn","properties":{"formattedCitation":"[12]","plainCitation":"[12]"},"citationItems":[{"id":444,"uris":["http://zotero.org/users/118749/items/AMMXF8R5"],"uri":["http://zotero.org/users/118749/items/AMMXF8R5"],"itemData":{"id":444,"type":"webpage","title":"Federal Register | Views on the Framework for Improving Critical Infrastructure Cybersecurity","URL":"https://www.federalregister.gov/articles/2015/12/11/2015-31217/views-on-the-framework-for-improving-critical-infrastructure-cybersecurity","accessed":{"date-parts":[["2016",4,1]]}}}],"schema":"https://github.com/citation-style-language/schema/raw/master/csl-citation.json"} </w:instrText>
      </w:r>
      <w:r>
        <w:fldChar w:fldCharType="separate"/>
      </w:r>
      <w:r w:rsidR="00B148E4" w:rsidRPr="00B148E4">
        <w:t>[12]</w:t>
      </w:r>
      <w:r>
        <w:fldChar w:fldCharType="end"/>
      </w:r>
      <w:r>
        <w:t xml:space="preserve"> issued in December of 201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9B4E57"/>
    <w:multiLevelType w:val="hybridMultilevel"/>
    <w:tmpl w:val="2A0460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6"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906732C"/>
    <w:multiLevelType w:val="hybridMultilevel"/>
    <w:tmpl w:val="434E9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21"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8"/>
  </w:num>
  <w:num w:numId="4">
    <w:abstractNumId w:val="12"/>
  </w:num>
  <w:num w:numId="5">
    <w:abstractNumId w:val="15"/>
  </w:num>
  <w:num w:numId="6">
    <w:abstractNumId w:val="19"/>
  </w:num>
  <w:num w:numId="7">
    <w:abstractNumId w:val="13"/>
  </w:num>
  <w:num w:numId="8">
    <w:abstractNumId w:val="4"/>
  </w:num>
  <w:num w:numId="9">
    <w:abstractNumId w:val="6"/>
  </w:num>
  <w:num w:numId="10">
    <w:abstractNumId w:val="20"/>
  </w:num>
  <w:num w:numId="11">
    <w:abstractNumId w:val="3"/>
  </w:num>
  <w:num w:numId="12">
    <w:abstractNumId w:val="17"/>
  </w:num>
  <w:num w:numId="13">
    <w:abstractNumId w:val="2"/>
  </w:num>
  <w:num w:numId="14">
    <w:abstractNumId w:val="7"/>
  </w:num>
  <w:num w:numId="15">
    <w:abstractNumId w:val="0"/>
  </w:num>
  <w:num w:numId="16">
    <w:abstractNumId w:val="16"/>
  </w:num>
  <w:num w:numId="17">
    <w:abstractNumId w:val="11"/>
  </w:num>
  <w:num w:numId="18">
    <w:abstractNumId w:val="21"/>
  </w:num>
  <w:num w:numId="19">
    <w:abstractNumId w:val="14"/>
  </w:num>
  <w:num w:numId="20">
    <w:abstractNumId w:val="5"/>
  </w:num>
  <w:num w:numId="21">
    <w:abstractNumId w:val="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1CBE"/>
    <w:rsid w:val="00034917"/>
    <w:rsid w:val="00035C4A"/>
    <w:rsid w:val="000409AE"/>
    <w:rsid w:val="00040E0B"/>
    <w:rsid w:val="000461B1"/>
    <w:rsid w:val="0004792E"/>
    <w:rsid w:val="00047A8C"/>
    <w:rsid w:val="0005367B"/>
    <w:rsid w:val="00057873"/>
    <w:rsid w:val="00057CCA"/>
    <w:rsid w:val="00062973"/>
    <w:rsid w:val="000632C1"/>
    <w:rsid w:val="00065810"/>
    <w:rsid w:val="0006772C"/>
    <w:rsid w:val="00071F15"/>
    <w:rsid w:val="000722ED"/>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25C4"/>
    <w:rsid w:val="000D31AB"/>
    <w:rsid w:val="000E0370"/>
    <w:rsid w:val="000E40F8"/>
    <w:rsid w:val="000E7D24"/>
    <w:rsid w:val="000F2898"/>
    <w:rsid w:val="000F63AA"/>
    <w:rsid w:val="00100664"/>
    <w:rsid w:val="001008AE"/>
    <w:rsid w:val="00101AEB"/>
    <w:rsid w:val="001027C5"/>
    <w:rsid w:val="00103076"/>
    <w:rsid w:val="00103F68"/>
    <w:rsid w:val="00106ADD"/>
    <w:rsid w:val="00121E1C"/>
    <w:rsid w:val="001226E5"/>
    <w:rsid w:val="00125665"/>
    <w:rsid w:val="00132A73"/>
    <w:rsid w:val="00137C57"/>
    <w:rsid w:val="00140397"/>
    <w:rsid w:val="001451F3"/>
    <w:rsid w:val="00157B83"/>
    <w:rsid w:val="00162F67"/>
    <w:rsid w:val="00167559"/>
    <w:rsid w:val="001704BA"/>
    <w:rsid w:val="00175EF7"/>
    <w:rsid w:val="0018417A"/>
    <w:rsid w:val="001906E2"/>
    <w:rsid w:val="00190CD3"/>
    <w:rsid w:val="001927F2"/>
    <w:rsid w:val="001959E4"/>
    <w:rsid w:val="00197E1E"/>
    <w:rsid w:val="001A0B29"/>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43275"/>
    <w:rsid w:val="00250901"/>
    <w:rsid w:val="00253F33"/>
    <w:rsid w:val="00270336"/>
    <w:rsid w:val="00270F31"/>
    <w:rsid w:val="0027254A"/>
    <w:rsid w:val="002735E3"/>
    <w:rsid w:val="00281EDF"/>
    <w:rsid w:val="00293E00"/>
    <w:rsid w:val="00295D4B"/>
    <w:rsid w:val="00296225"/>
    <w:rsid w:val="002A00D4"/>
    <w:rsid w:val="002A3F16"/>
    <w:rsid w:val="002A7F43"/>
    <w:rsid w:val="002B34B9"/>
    <w:rsid w:val="002B65D9"/>
    <w:rsid w:val="002C1394"/>
    <w:rsid w:val="002C7DC9"/>
    <w:rsid w:val="002C7FE2"/>
    <w:rsid w:val="002D00FC"/>
    <w:rsid w:val="002D2F7A"/>
    <w:rsid w:val="002E596D"/>
    <w:rsid w:val="002E6BD6"/>
    <w:rsid w:val="002F0AFB"/>
    <w:rsid w:val="002F4856"/>
    <w:rsid w:val="002F4BD7"/>
    <w:rsid w:val="002F699D"/>
    <w:rsid w:val="00324A75"/>
    <w:rsid w:val="0032716F"/>
    <w:rsid w:val="00330933"/>
    <w:rsid w:val="00330BB7"/>
    <w:rsid w:val="0033218E"/>
    <w:rsid w:val="00335EC4"/>
    <w:rsid w:val="0033699A"/>
    <w:rsid w:val="00337EDD"/>
    <w:rsid w:val="003418FC"/>
    <w:rsid w:val="00352195"/>
    <w:rsid w:val="00353463"/>
    <w:rsid w:val="00353B20"/>
    <w:rsid w:val="00355934"/>
    <w:rsid w:val="00356D5D"/>
    <w:rsid w:val="00357C28"/>
    <w:rsid w:val="00370068"/>
    <w:rsid w:val="00371BF1"/>
    <w:rsid w:val="003725B2"/>
    <w:rsid w:val="00372F8B"/>
    <w:rsid w:val="00375A62"/>
    <w:rsid w:val="00387FA5"/>
    <w:rsid w:val="003905B2"/>
    <w:rsid w:val="0039448C"/>
    <w:rsid w:val="00397090"/>
    <w:rsid w:val="003974D9"/>
    <w:rsid w:val="00397942"/>
    <w:rsid w:val="00397EDC"/>
    <w:rsid w:val="003A4661"/>
    <w:rsid w:val="003A4E32"/>
    <w:rsid w:val="003A5C04"/>
    <w:rsid w:val="003B0273"/>
    <w:rsid w:val="003B0D03"/>
    <w:rsid w:val="003B285D"/>
    <w:rsid w:val="003B49CE"/>
    <w:rsid w:val="003B6AE7"/>
    <w:rsid w:val="003C0459"/>
    <w:rsid w:val="003C1581"/>
    <w:rsid w:val="003C222D"/>
    <w:rsid w:val="003C2386"/>
    <w:rsid w:val="003C2B21"/>
    <w:rsid w:val="003C358C"/>
    <w:rsid w:val="003C367E"/>
    <w:rsid w:val="003C6C94"/>
    <w:rsid w:val="003C753B"/>
    <w:rsid w:val="003D1985"/>
    <w:rsid w:val="003D2C45"/>
    <w:rsid w:val="003E05AB"/>
    <w:rsid w:val="003E2819"/>
    <w:rsid w:val="003F0D4C"/>
    <w:rsid w:val="003F4F50"/>
    <w:rsid w:val="003F6475"/>
    <w:rsid w:val="0040247F"/>
    <w:rsid w:val="00403247"/>
    <w:rsid w:val="004040B4"/>
    <w:rsid w:val="00405F6F"/>
    <w:rsid w:val="00411D61"/>
    <w:rsid w:val="004129DD"/>
    <w:rsid w:val="0041301F"/>
    <w:rsid w:val="00415627"/>
    <w:rsid w:val="00427094"/>
    <w:rsid w:val="00432351"/>
    <w:rsid w:val="0044066D"/>
    <w:rsid w:val="00446ADA"/>
    <w:rsid w:val="004571FA"/>
    <w:rsid w:val="00466E15"/>
    <w:rsid w:val="0048232B"/>
    <w:rsid w:val="00494539"/>
    <w:rsid w:val="00494736"/>
    <w:rsid w:val="00497E15"/>
    <w:rsid w:val="004A09BF"/>
    <w:rsid w:val="004A09DD"/>
    <w:rsid w:val="004A577F"/>
    <w:rsid w:val="004A71A8"/>
    <w:rsid w:val="004B1A75"/>
    <w:rsid w:val="004B2AB1"/>
    <w:rsid w:val="004B38F4"/>
    <w:rsid w:val="004B6641"/>
    <w:rsid w:val="004C4191"/>
    <w:rsid w:val="004C48F6"/>
    <w:rsid w:val="004C4B03"/>
    <w:rsid w:val="004C5901"/>
    <w:rsid w:val="004C7588"/>
    <w:rsid w:val="004D2023"/>
    <w:rsid w:val="004D2F27"/>
    <w:rsid w:val="004D3EC8"/>
    <w:rsid w:val="004D4445"/>
    <w:rsid w:val="004D7CD3"/>
    <w:rsid w:val="004E05A4"/>
    <w:rsid w:val="004E68C3"/>
    <w:rsid w:val="004F38F1"/>
    <w:rsid w:val="004F5459"/>
    <w:rsid w:val="004F5712"/>
    <w:rsid w:val="004F57D9"/>
    <w:rsid w:val="00505E6E"/>
    <w:rsid w:val="00507392"/>
    <w:rsid w:val="00511734"/>
    <w:rsid w:val="0051540A"/>
    <w:rsid w:val="00522318"/>
    <w:rsid w:val="00524CC9"/>
    <w:rsid w:val="005310C7"/>
    <w:rsid w:val="005312DB"/>
    <w:rsid w:val="0054108D"/>
    <w:rsid w:val="005441DD"/>
    <w:rsid w:val="0054793B"/>
    <w:rsid w:val="00551D87"/>
    <w:rsid w:val="005552E5"/>
    <w:rsid w:val="00555E03"/>
    <w:rsid w:val="00562ACB"/>
    <w:rsid w:val="00566161"/>
    <w:rsid w:val="00570ABA"/>
    <w:rsid w:val="005754AC"/>
    <w:rsid w:val="00591574"/>
    <w:rsid w:val="00597ED9"/>
    <w:rsid w:val="005A2023"/>
    <w:rsid w:val="005A3726"/>
    <w:rsid w:val="005A3729"/>
    <w:rsid w:val="005A42BB"/>
    <w:rsid w:val="005A4AB8"/>
    <w:rsid w:val="005A4F24"/>
    <w:rsid w:val="005A731E"/>
    <w:rsid w:val="005A793F"/>
    <w:rsid w:val="005B0169"/>
    <w:rsid w:val="005B4E9A"/>
    <w:rsid w:val="005C36F8"/>
    <w:rsid w:val="005D0C7A"/>
    <w:rsid w:val="005D4021"/>
    <w:rsid w:val="005D5CE0"/>
    <w:rsid w:val="005E49D3"/>
    <w:rsid w:val="005E5B38"/>
    <w:rsid w:val="005E77A1"/>
    <w:rsid w:val="005F35A7"/>
    <w:rsid w:val="005F7754"/>
    <w:rsid w:val="00601D91"/>
    <w:rsid w:val="006066FD"/>
    <w:rsid w:val="0060765D"/>
    <w:rsid w:val="0062305F"/>
    <w:rsid w:val="006235EF"/>
    <w:rsid w:val="00631704"/>
    <w:rsid w:val="00633FD6"/>
    <w:rsid w:val="006432C9"/>
    <w:rsid w:val="00653658"/>
    <w:rsid w:val="00654AF3"/>
    <w:rsid w:val="006551C8"/>
    <w:rsid w:val="00665441"/>
    <w:rsid w:val="00666553"/>
    <w:rsid w:val="00672C18"/>
    <w:rsid w:val="006772BC"/>
    <w:rsid w:val="00686B67"/>
    <w:rsid w:val="0069038F"/>
    <w:rsid w:val="00693DAE"/>
    <w:rsid w:val="006A1312"/>
    <w:rsid w:val="006A5747"/>
    <w:rsid w:val="006A6AAA"/>
    <w:rsid w:val="006A71B9"/>
    <w:rsid w:val="006C069F"/>
    <w:rsid w:val="006C0D72"/>
    <w:rsid w:val="006C59BE"/>
    <w:rsid w:val="006D1DC9"/>
    <w:rsid w:val="006E0754"/>
    <w:rsid w:val="006E3A98"/>
    <w:rsid w:val="006F0DF4"/>
    <w:rsid w:val="006F0F77"/>
    <w:rsid w:val="006F1DB9"/>
    <w:rsid w:val="006F58E0"/>
    <w:rsid w:val="006F5B36"/>
    <w:rsid w:val="00702CA5"/>
    <w:rsid w:val="007072DF"/>
    <w:rsid w:val="0071008F"/>
    <w:rsid w:val="00714BA1"/>
    <w:rsid w:val="007158A3"/>
    <w:rsid w:val="00723E5F"/>
    <w:rsid w:val="00730BAE"/>
    <w:rsid w:val="00732141"/>
    <w:rsid w:val="00735999"/>
    <w:rsid w:val="00736C36"/>
    <w:rsid w:val="00737DF1"/>
    <w:rsid w:val="0075014B"/>
    <w:rsid w:val="00752B01"/>
    <w:rsid w:val="0075356F"/>
    <w:rsid w:val="00765E97"/>
    <w:rsid w:val="00770864"/>
    <w:rsid w:val="007731E8"/>
    <w:rsid w:val="007770A6"/>
    <w:rsid w:val="00777295"/>
    <w:rsid w:val="00780BE4"/>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096D"/>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C3C7C"/>
    <w:rsid w:val="008C6945"/>
    <w:rsid w:val="008D04F0"/>
    <w:rsid w:val="008D09CB"/>
    <w:rsid w:val="008D102D"/>
    <w:rsid w:val="008D2001"/>
    <w:rsid w:val="008E0C2C"/>
    <w:rsid w:val="008E64AA"/>
    <w:rsid w:val="008F4916"/>
    <w:rsid w:val="008F770A"/>
    <w:rsid w:val="00910E65"/>
    <w:rsid w:val="009202DE"/>
    <w:rsid w:val="009205CC"/>
    <w:rsid w:val="0092705E"/>
    <w:rsid w:val="00931411"/>
    <w:rsid w:val="00934067"/>
    <w:rsid w:val="009411DB"/>
    <w:rsid w:val="00947A8A"/>
    <w:rsid w:val="00957B0C"/>
    <w:rsid w:val="0096230E"/>
    <w:rsid w:val="0096516E"/>
    <w:rsid w:val="00966F63"/>
    <w:rsid w:val="00967512"/>
    <w:rsid w:val="00974B6B"/>
    <w:rsid w:val="009765F5"/>
    <w:rsid w:val="00976DF6"/>
    <w:rsid w:val="0098171A"/>
    <w:rsid w:val="00982926"/>
    <w:rsid w:val="00984DFD"/>
    <w:rsid w:val="00990375"/>
    <w:rsid w:val="009936DE"/>
    <w:rsid w:val="00994A4C"/>
    <w:rsid w:val="00996B67"/>
    <w:rsid w:val="009A1D09"/>
    <w:rsid w:val="009A65FF"/>
    <w:rsid w:val="009A7976"/>
    <w:rsid w:val="009B4AB6"/>
    <w:rsid w:val="009B566B"/>
    <w:rsid w:val="009B7B5B"/>
    <w:rsid w:val="009D0156"/>
    <w:rsid w:val="009D15EB"/>
    <w:rsid w:val="009E3A99"/>
    <w:rsid w:val="009F1F0E"/>
    <w:rsid w:val="009F2710"/>
    <w:rsid w:val="009F63A3"/>
    <w:rsid w:val="009F7F8A"/>
    <w:rsid w:val="00A0308E"/>
    <w:rsid w:val="00A034B7"/>
    <w:rsid w:val="00A06B42"/>
    <w:rsid w:val="00A070AF"/>
    <w:rsid w:val="00A104A6"/>
    <w:rsid w:val="00A20DAD"/>
    <w:rsid w:val="00A22BF7"/>
    <w:rsid w:val="00A305D9"/>
    <w:rsid w:val="00A30C86"/>
    <w:rsid w:val="00A340AE"/>
    <w:rsid w:val="00A3533B"/>
    <w:rsid w:val="00A35ABD"/>
    <w:rsid w:val="00A36A1D"/>
    <w:rsid w:val="00A41E70"/>
    <w:rsid w:val="00A42405"/>
    <w:rsid w:val="00A51361"/>
    <w:rsid w:val="00A52649"/>
    <w:rsid w:val="00A556FB"/>
    <w:rsid w:val="00A56437"/>
    <w:rsid w:val="00A57BA3"/>
    <w:rsid w:val="00A63677"/>
    <w:rsid w:val="00A71FA3"/>
    <w:rsid w:val="00A73B48"/>
    <w:rsid w:val="00A74B6A"/>
    <w:rsid w:val="00A7616F"/>
    <w:rsid w:val="00A762B6"/>
    <w:rsid w:val="00A836B7"/>
    <w:rsid w:val="00A870C4"/>
    <w:rsid w:val="00A91822"/>
    <w:rsid w:val="00A91EDD"/>
    <w:rsid w:val="00A9220F"/>
    <w:rsid w:val="00A9310F"/>
    <w:rsid w:val="00A944D1"/>
    <w:rsid w:val="00A95C0D"/>
    <w:rsid w:val="00AA0F68"/>
    <w:rsid w:val="00AA3D04"/>
    <w:rsid w:val="00AC2358"/>
    <w:rsid w:val="00AC519C"/>
    <w:rsid w:val="00AC63B7"/>
    <w:rsid w:val="00AC69D4"/>
    <w:rsid w:val="00AD1EA6"/>
    <w:rsid w:val="00AD755F"/>
    <w:rsid w:val="00AE0005"/>
    <w:rsid w:val="00AE24E0"/>
    <w:rsid w:val="00AF0773"/>
    <w:rsid w:val="00AF25F9"/>
    <w:rsid w:val="00AF2F94"/>
    <w:rsid w:val="00AF51EE"/>
    <w:rsid w:val="00AF7D69"/>
    <w:rsid w:val="00B06935"/>
    <w:rsid w:val="00B10443"/>
    <w:rsid w:val="00B11575"/>
    <w:rsid w:val="00B148E4"/>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57CE2"/>
    <w:rsid w:val="00B626D7"/>
    <w:rsid w:val="00B628BF"/>
    <w:rsid w:val="00B71008"/>
    <w:rsid w:val="00B71522"/>
    <w:rsid w:val="00B72476"/>
    <w:rsid w:val="00B73250"/>
    <w:rsid w:val="00B7367A"/>
    <w:rsid w:val="00B76C9C"/>
    <w:rsid w:val="00B77881"/>
    <w:rsid w:val="00B77CD8"/>
    <w:rsid w:val="00B86962"/>
    <w:rsid w:val="00B95436"/>
    <w:rsid w:val="00B96812"/>
    <w:rsid w:val="00BA1D45"/>
    <w:rsid w:val="00BA2CF1"/>
    <w:rsid w:val="00BA41D7"/>
    <w:rsid w:val="00BA658F"/>
    <w:rsid w:val="00BB2785"/>
    <w:rsid w:val="00BB2A2F"/>
    <w:rsid w:val="00BB3959"/>
    <w:rsid w:val="00BB3F0E"/>
    <w:rsid w:val="00BB6724"/>
    <w:rsid w:val="00BB6AC0"/>
    <w:rsid w:val="00BB7D35"/>
    <w:rsid w:val="00BC2041"/>
    <w:rsid w:val="00BC2519"/>
    <w:rsid w:val="00BC2537"/>
    <w:rsid w:val="00BC2A9C"/>
    <w:rsid w:val="00BC2E80"/>
    <w:rsid w:val="00BC3357"/>
    <w:rsid w:val="00BC339A"/>
    <w:rsid w:val="00BC44A2"/>
    <w:rsid w:val="00BC4D48"/>
    <w:rsid w:val="00BD0A5C"/>
    <w:rsid w:val="00BE1758"/>
    <w:rsid w:val="00BE221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B2F"/>
    <w:rsid w:val="00C43ECB"/>
    <w:rsid w:val="00C47743"/>
    <w:rsid w:val="00C5532A"/>
    <w:rsid w:val="00C624C1"/>
    <w:rsid w:val="00C7533F"/>
    <w:rsid w:val="00C76B6E"/>
    <w:rsid w:val="00C77C98"/>
    <w:rsid w:val="00C81524"/>
    <w:rsid w:val="00C84910"/>
    <w:rsid w:val="00C85240"/>
    <w:rsid w:val="00C85638"/>
    <w:rsid w:val="00C85CD6"/>
    <w:rsid w:val="00C860A5"/>
    <w:rsid w:val="00C86F90"/>
    <w:rsid w:val="00C94362"/>
    <w:rsid w:val="00C97D6D"/>
    <w:rsid w:val="00C97EDF"/>
    <w:rsid w:val="00CA4DEF"/>
    <w:rsid w:val="00CA5D34"/>
    <w:rsid w:val="00CB0E5D"/>
    <w:rsid w:val="00CB18CC"/>
    <w:rsid w:val="00CC2C79"/>
    <w:rsid w:val="00CC4BC8"/>
    <w:rsid w:val="00CC627F"/>
    <w:rsid w:val="00CC683D"/>
    <w:rsid w:val="00CC6DFE"/>
    <w:rsid w:val="00CC6EFE"/>
    <w:rsid w:val="00CD2097"/>
    <w:rsid w:val="00CE376D"/>
    <w:rsid w:val="00CE4588"/>
    <w:rsid w:val="00CF3686"/>
    <w:rsid w:val="00CF5561"/>
    <w:rsid w:val="00CF5D48"/>
    <w:rsid w:val="00CF682C"/>
    <w:rsid w:val="00CF7157"/>
    <w:rsid w:val="00D020DF"/>
    <w:rsid w:val="00D1174D"/>
    <w:rsid w:val="00D1371A"/>
    <w:rsid w:val="00D15067"/>
    <w:rsid w:val="00D20699"/>
    <w:rsid w:val="00D21D04"/>
    <w:rsid w:val="00D225FF"/>
    <w:rsid w:val="00D3426B"/>
    <w:rsid w:val="00D425ED"/>
    <w:rsid w:val="00D42F5B"/>
    <w:rsid w:val="00D43021"/>
    <w:rsid w:val="00D50E18"/>
    <w:rsid w:val="00D53A01"/>
    <w:rsid w:val="00D53A1F"/>
    <w:rsid w:val="00D56BD1"/>
    <w:rsid w:val="00D64069"/>
    <w:rsid w:val="00D66B78"/>
    <w:rsid w:val="00D74240"/>
    <w:rsid w:val="00D81386"/>
    <w:rsid w:val="00D92493"/>
    <w:rsid w:val="00DB0DDE"/>
    <w:rsid w:val="00DB5F4C"/>
    <w:rsid w:val="00DC3145"/>
    <w:rsid w:val="00DC4A93"/>
    <w:rsid w:val="00DC6280"/>
    <w:rsid w:val="00DC7AF1"/>
    <w:rsid w:val="00DD3E68"/>
    <w:rsid w:val="00DD711A"/>
    <w:rsid w:val="00DE2B61"/>
    <w:rsid w:val="00DE38F3"/>
    <w:rsid w:val="00DE4686"/>
    <w:rsid w:val="00DF5C22"/>
    <w:rsid w:val="00E07A0B"/>
    <w:rsid w:val="00E07DE0"/>
    <w:rsid w:val="00E10870"/>
    <w:rsid w:val="00E160ED"/>
    <w:rsid w:val="00E23F32"/>
    <w:rsid w:val="00E23FE9"/>
    <w:rsid w:val="00E241B7"/>
    <w:rsid w:val="00E24704"/>
    <w:rsid w:val="00E264E5"/>
    <w:rsid w:val="00E35F29"/>
    <w:rsid w:val="00E44891"/>
    <w:rsid w:val="00E4739E"/>
    <w:rsid w:val="00E51161"/>
    <w:rsid w:val="00E60878"/>
    <w:rsid w:val="00E62D13"/>
    <w:rsid w:val="00E703FC"/>
    <w:rsid w:val="00E73980"/>
    <w:rsid w:val="00E77040"/>
    <w:rsid w:val="00E82903"/>
    <w:rsid w:val="00E868E2"/>
    <w:rsid w:val="00E94D9C"/>
    <w:rsid w:val="00EA2A54"/>
    <w:rsid w:val="00EA6425"/>
    <w:rsid w:val="00EB0314"/>
    <w:rsid w:val="00EB0E3A"/>
    <w:rsid w:val="00EB5912"/>
    <w:rsid w:val="00EB7416"/>
    <w:rsid w:val="00EC7C2D"/>
    <w:rsid w:val="00ED28FC"/>
    <w:rsid w:val="00ED7D52"/>
    <w:rsid w:val="00EE6D57"/>
    <w:rsid w:val="00EF107A"/>
    <w:rsid w:val="00EF1787"/>
    <w:rsid w:val="00EF66AC"/>
    <w:rsid w:val="00F005F3"/>
    <w:rsid w:val="00F022AC"/>
    <w:rsid w:val="00F050D0"/>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73458"/>
    <w:rsid w:val="00F73EFF"/>
    <w:rsid w:val="00F824E3"/>
    <w:rsid w:val="00F83506"/>
    <w:rsid w:val="00F85A34"/>
    <w:rsid w:val="00F8765E"/>
    <w:rsid w:val="00F903C1"/>
    <w:rsid w:val="00F90CC6"/>
    <w:rsid w:val="00F924C0"/>
    <w:rsid w:val="00FA057B"/>
    <w:rsid w:val="00FA2C94"/>
    <w:rsid w:val="00FA2DB0"/>
    <w:rsid w:val="00FA3024"/>
    <w:rsid w:val="00FA3155"/>
    <w:rsid w:val="00FA5847"/>
    <w:rsid w:val="00FB10B2"/>
    <w:rsid w:val="00FB1956"/>
    <w:rsid w:val="00FB30C0"/>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490F0C2-9BAF-47C4-B10A-EF29566D5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17</TotalTime>
  <Pages>22</Pages>
  <Words>8390</Words>
  <Characters>47824</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6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419</cp:revision>
  <cp:lastPrinted>2016-03-11T19:40:00Z</cp:lastPrinted>
  <dcterms:created xsi:type="dcterms:W3CDTF">2015-08-21T13:32:00Z</dcterms:created>
  <dcterms:modified xsi:type="dcterms:W3CDTF">2016-04-0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CbCCNLW4"/&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